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211613" w14:textId="0D054C59" w:rsidR="002F0560" w:rsidRPr="002F0560" w:rsidRDefault="002F0560" w:rsidP="002F0560">
      <w:pPr>
        <w:spacing w:after="120"/>
        <w:jc w:val="center"/>
        <w:rPr>
          <w:rFonts w:ascii="Arial" w:hAnsi="Arial"/>
          <w:b/>
        </w:rPr>
      </w:pPr>
      <w:r w:rsidRPr="002F0560">
        <w:rPr>
          <w:rFonts w:ascii="Arial" w:hAnsi="Arial"/>
          <w:b/>
        </w:rPr>
        <w:t>Natural selection reduced diversity on human Y chromosomes</w:t>
      </w:r>
      <w:bookmarkStart w:id="0" w:name="_GoBack"/>
      <w:bookmarkEnd w:id="0"/>
    </w:p>
    <w:p w14:paraId="01589360" w14:textId="77777777" w:rsidR="002F0560" w:rsidRPr="00F15EF7" w:rsidRDefault="002F0560" w:rsidP="002F0560">
      <w:pPr>
        <w:spacing w:after="120"/>
        <w:jc w:val="center"/>
        <w:outlineLvl w:val="0"/>
        <w:rPr>
          <w:rFonts w:ascii="Arial" w:hAnsi="Arial"/>
          <w:sz w:val="22"/>
        </w:rPr>
      </w:pPr>
      <w:r w:rsidRPr="00F15EF7">
        <w:rPr>
          <w:rFonts w:ascii="Arial" w:hAnsi="Arial"/>
          <w:sz w:val="22"/>
        </w:rPr>
        <w:t>Melissa A. Wilson Sayres, Kirk E. Lohmueller, and Rasmus Nielsen</w:t>
      </w:r>
    </w:p>
    <w:p w14:paraId="3E1A6D64" w14:textId="77777777" w:rsidR="00926412" w:rsidRPr="00863EE8" w:rsidRDefault="00926412" w:rsidP="002F0560">
      <w:pPr>
        <w:spacing w:after="120"/>
        <w:rPr>
          <w:rFonts w:ascii="Arial" w:hAnsi="Arial" w:cs="Arial"/>
          <w:b/>
          <w:sz w:val="22"/>
          <w:szCs w:val="22"/>
        </w:rPr>
      </w:pPr>
    </w:p>
    <w:p w14:paraId="0020F024" w14:textId="23CE9E32" w:rsidR="001A0E8C" w:rsidRPr="00863EE8" w:rsidRDefault="00AA05AF" w:rsidP="002F0560">
      <w:pPr>
        <w:spacing w:after="120"/>
        <w:rPr>
          <w:rFonts w:ascii="Arial" w:hAnsi="Arial" w:cs="Arial"/>
          <w:b/>
          <w:sz w:val="22"/>
        </w:rPr>
      </w:pPr>
      <w:r w:rsidRPr="00863EE8">
        <w:rPr>
          <w:rFonts w:ascii="Arial" w:hAnsi="Arial" w:cs="Arial"/>
          <w:b/>
          <w:sz w:val="22"/>
        </w:rPr>
        <w:t xml:space="preserve">Note </w:t>
      </w:r>
      <w:r w:rsidR="008B2969">
        <w:rPr>
          <w:rFonts w:ascii="Arial" w:hAnsi="Arial" w:cs="Arial"/>
          <w:b/>
          <w:sz w:val="22"/>
        </w:rPr>
        <w:t>S</w:t>
      </w:r>
      <w:r w:rsidRPr="00863EE8">
        <w:rPr>
          <w:rFonts w:ascii="Arial" w:hAnsi="Arial" w:cs="Arial"/>
          <w:b/>
          <w:sz w:val="22"/>
        </w:rPr>
        <w:t>1.</w:t>
      </w:r>
      <w:r w:rsidR="00AF524E" w:rsidRPr="00863EE8">
        <w:rPr>
          <w:rFonts w:ascii="Arial" w:hAnsi="Arial" w:cs="Arial"/>
          <w:b/>
          <w:sz w:val="22"/>
        </w:rPr>
        <w:t xml:space="preserve"> </w:t>
      </w:r>
      <w:r w:rsidR="004B3BA2">
        <w:rPr>
          <w:rFonts w:ascii="Arial" w:hAnsi="Arial" w:cs="Arial"/>
          <w:b/>
          <w:sz w:val="22"/>
        </w:rPr>
        <w:t>Simulation command line codes</w:t>
      </w:r>
    </w:p>
    <w:p w14:paraId="0AA93646" w14:textId="77777777" w:rsidR="00064A46" w:rsidRPr="00863EE8" w:rsidRDefault="00064A46" w:rsidP="00064A46">
      <w:pPr>
        <w:jc w:val="both"/>
        <w:rPr>
          <w:rFonts w:ascii="Arial" w:hAnsi="Arial" w:cs="Arial"/>
          <w:b/>
          <w:sz w:val="22"/>
        </w:rPr>
      </w:pPr>
    </w:p>
    <w:p w14:paraId="1893E0D1" w14:textId="77777777" w:rsidR="00E51295" w:rsidRPr="00863EE8" w:rsidRDefault="00E6263E" w:rsidP="00D1160B">
      <w:pPr>
        <w:jc w:val="both"/>
        <w:rPr>
          <w:rFonts w:ascii="Arial" w:hAnsi="Arial" w:cs="Arial"/>
          <w:i/>
          <w:sz w:val="22"/>
        </w:rPr>
      </w:pPr>
      <w:r w:rsidRPr="00863EE8">
        <w:rPr>
          <w:rFonts w:ascii="Arial" w:hAnsi="Arial" w:cs="Arial"/>
          <w:i/>
          <w:sz w:val="22"/>
        </w:rPr>
        <w:t>Simulation command line codes</w:t>
      </w:r>
    </w:p>
    <w:p w14:paraId="7C247B6B" w14:textId="73851022" w:rsidR="005D3140" w:rsidRPr="00863EE8" w:rsidRDefault="005D3140" w:rsidP="005D3140">
      <w:pPr>
        <w:jc w:val="both"/>
        <w:rPr>
          <w:rFonts w:ascii="Arial" w:hAnsi="Arial" w:cs="Arial"/>
          <w:sz w:val="22"/>
          <w:szCs w:val="22"/>
        </w:rPr>
      </w:pPr>
      <w:r w:rsidRPr="00863EE8">
        <w:rPr>
          <w:rFonts w:ascii="Arial" w:hAnsi="Arial" w:cs="Arial"/>
          <w:sz w:val="22"/>
          <w:szCs w:val="22"/>
        </w:rPr>
        <w:t xml:space="preserve">Neutral expectations under equal and skewed sex ratios were modeled using coalescent simulations implemented in ms </w:t>
      </w:r>
      <w:hyperlink w:anchor="_ENREF_1" w:tooltip="Hudson, 2002 #721" w:history="1">
        <w:r w:rsidR="008B2969" w:rsidRPr="00863EE8">
          <w:rPr>
            <w:rFonts w:ascii="Arial" w:hAnsi="Arial" w:cs="Arial"/>
            <w:sz w:val="22"/>
            <w:szCs w:val="22"/>
          </w:rPr>
          <w:fldChar w:fldCharType="begin">
            <w:fldData xml:space="preserve">PEVuZE5vdGU+PENpdGU+PEF1dGhvcj5IdWRzb248L0F1dGhvcj48WWVhcj4yMDAyPC9ZZWFyPjxS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xzdHlsZSBmYWNlPSJub3JtYWwiIGZvbnQ9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</w:fldData>
          </w:fldChar>
        </w:r>
        <w:r w:rsidR="008B2969">
          <w:rPr>
            <w:rFonts w:ascii="Arial" w:hAnsi="Arial" w:cs="Arial"/>
            <w:sz w:val="22"/>
            <w:szCs w:val="22"/>
          </w:rPr>
          <w:instrText xml:space="preserve"> ADDIN EN.CITE </w:instrText>
        </w:r>
        <w:r w:rsidR="008B2969">
          <w:rPr>
            <w:rFonts w:ascii="Arial" w:hAnsi="Arial" w:cs="Arial"/>
            <w:sz w:val="22"/>
            <w:szCs w:val="22"/>
          </w:rPr>
          <w:fldChar w:fldCharType="begin">
            <w:fldData xml:space="preserve">PEVuZE5vdGU+PENpdGU+PEF1dGhvcj5IdWRzb248L0F1dGhvcj48WWVhcj4yMDAyPC9ZZWFyPjxS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xzdHlsZSBmYWNlPSJub3JtYWwiIGZvbnQ9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</w:fldData>
          </w:fldChar>
        </w:r>
        <w:r w:rsidR="008B2969">
          <w:rPr>
            <w:rFonts w:ascii="Arial" w:hAnsi="Arial" w:cs="Arial"/>
            <w:sz w:val="22"/>
            <w:szCs w:val="22"/>
          </w:rPr>
          <w:instrText xml:space="preserve"> ADDIN EN.CITE.DATA </w:instrText>
        </w:r>
        <w:r w:rsidR="008B2969">
          <w:rPr>
            <w:rFonts w:ascii="Arial" w:hAnsi="Arial" w:cs="Arial"/>
            <w:sz w:val="22"/>
            <w:szCs w:val="22"/>
          </w:rPr>
        </w:r>
        <w:r w:rsidR="008B2969">
          <w:rPr>
            <w:rFonts w:ascii="Arial" w:hAnsi="Arial" w:cs="Arial"/>
            <w:sz w:val="22"/>
            <w:szCs w:val="22"/>
          </w:rPr>
          <w:fldChar w:fldCharType="end"/>
        </w:r>
        <w:r w:rsidR="008B2969" w:rsidRPr="00863EE8">
          <w:rPr>
            <w:rFonts w:ascii="Arial" w:hAnsi="Arial" w:cs="Arial"/>
            <w:sz w:val="22"/>
            <w:szCs w:val="22"/>
          </w:rPr>
          <w:fldChar w:fldCharType="separate"/>
        </w:r>
        <w:r w:rsidR="008B2969" w:rsidRPr="008B2969">
          <w:rPr>
            <w:rFonts w:ascii="Arial" w:hAnsi="Arial" w:cs="Arial"/>
            <w:noProof/>
            <w:sz w:val="22"/>
            <w:szCs w:val="22"/>
            <w:vertAlign w:val="superscript"/>
          </w:rPr>
          <w:t>1</w:t>
        </w:r>
        <w:r w:rsidR="008B2969" w:rsidRPr="00863EE8">
          <w:rPr>
            <w:rFonts w:ascii="Arial" w:hAnsi="Arial" w:cs="Arial"/>
            <w:sz w:val="22"/>
            <w:szCs w:val="22"/>
          </w:rPr>
          <w:fldChar w:fldCharType="end"/>
        </w:r>
      </w:hyperlink>
      <w:r w:rsidRPr="00863EE8">
        <w:rPr>
          <w:rFonts w:ascii="Arial" w:hAnsi="Arial" w:cs="Arial"/>
          <w:sz w:val="22"/>
          <w:szCs w:val="22"/>
        </w:rPr>
        <w:t xml:space="preserve">, assuming the population-specific demographic models described above, and allowing for recombination on the autosomes and X chromosome, but not the Y or mtDNA (Methods; </w:t>
      </w:r>
      <w:r w:rsidR="00060554" w:rsidRPr="00863EE8">
        <w:rPr>
          <w:rFonts w:ascii="Arial" w:hAnsi="Arial" w:cs="Arial"/>
          <w:sz w:val="22"/>
          <w:szCs w:val="22"/>
        </w:rPr>
        <w:t>Table S7)</w:t>
      </w:r>
      <w:r w:rsidRPr="00863EE8">
        <w:rPr>
          <w:rFonts w:ascii="Arial" w:hAnsi="Arial" w:cs="Arial"/>
          <w:sz w:val="22"/>
          <w:szCs w:val="22"/>
        </w:rPr>
        <w:t>.</w:t>
      </w:r>
      <w:r w:rsidR="00885C60" w:rsidRPr="00863EE8">
        <w:rPr>
          <w:rFonts w:ascii="Arial" w:hAnsi="Arial" w:cs="Arial"/>
          <w:sz w:val="22"/>
          <w:szCs w:val="22"/>
        </w:rPr>
        <w:t xml:space="preserve"> The ms commands </w:t>
      </w:r>
      <w:r w:rsidR="005B02B5" w:rsidRPr="00863EE8">
        <w:rPr>
          <w:rFonts w:ascii="Arial" w:hAnsi="Arial" w:cs="Arial"/>
          <w:sz w:val="22"/>
          <w:szCs w:val="22"/>
        </w:rPr>
        <w:t>used take the forms below</w:t>
      </w:r>
      <w:r w:rsidR="00885C60" w:rsidRPr="00863EE8">
        <w:rPr>
          <w:rFonts w:ascii="Arial" w:hAnsi="Arial" w:cs="Arial"/>
          <w:sz w:val="22"/>
          <w:szCs w:val="22"/>
        </w:rPr>
        <w:t>:</w:t>
      </w:r>
    </w:p>
    <w:p w14:paraId="1E9FB019" w14:textId="77777777" w:rsidR="00876F69" w:rsidRPr="00863EE8" w:rsidRDefault="00876F69" w:rsidP="00C218DD">
      <w:pPr>
        <w:jc w:val="both"/>
        <w:rPr>
          <w:rFonts w:ascii="Arial" w:hAnsi="Arial" w:cs="Arial"/>
          <w:sz w:val="22"/>
          <w:szCs w:val="22"/>
        </w:rPr>
      </w:pPr>
    </w:p>
    <w:p w14:paraId="6F336075" w14:textId="77777777" w:rsidR="00F644B2" w:rsidRPr="00863EE8" w:rsidRDefault="00E6263E" w:rsidP="00C218DD">
      <w:pPr>
        <w:jc w:val="both"/>
        <w:rPr>
          <w:rFonts w:ascii="Arial" w:hAnsi="Arial" w:cs="Arial"/>
          <w:sz w:val="22"/>
          <w:szCs w:val="22"/>
        </w:rPr>
      </w:pPr>
      <w:r w:rsidRPr="00863EE8">
        <w:rPr>
          <w:rFonts w:ascii="Arial" w:hAnsi="Arial" w:cs="Arial"/>
          <w:sz w:val="22"/>
          <w:szCs w:val="22"/>
        </w:rPr>
        <w:t>For Africans</w:t>
      </w:r>
      <w:r w:rsidR="0067008D">
        <w:rPr>
          <w:rFonts w:ascii="Arial" w:hAnsi="Arial" w:cs="Arial"/>
          <w:sz w:val="22"/>
          <w:szCs w:val="22"/>
        </w:rPr>
        <w:t>:</w:t>
      </w:r>
    </w:p>
    <w:p w14:paraId="21085D3F" w14:textId="77777777" w:rsidR="00C218DD" w:rsidRPr="00863EE8" w:rsidRDefault="00E6263E" w:rsidP="00567568">
      <w:pPr>
        <w:ind w:left="720"/>
        <w:jc w:val="both"/>
        <w:rPr>
          <w:rFonts w:ascii="Arial" w:hAnsi="Arial" w:cs="Arial"/>
          <w:sz w:val="22"/>
          <w:szCs w:val="22"/>
        </w:rPr>
      </w:pPr>
      <w:r w:rsidRPr="00863EE8">
        <w:rPr>
          <w:rFonts w:ascii="Arial" w:hAnsi="Arial" w:cs="Arial"/>
          <w:sz w:val="22"/>
          <w:szCs w:val="22"/>
        </w:rPr>
        <w:t>A &amp; X</w:t>
      </w:r>
      <w:r w:rsidRPr="00863EE8">
        <w:rPr>
          <w:rFonts w:ascii="Arial" w:hAnsi="Arial" w:cs="Arial"/>
          <w:sz w:val="22"/>
          <w:szCs w:val="22"/>
        </w:rPr>
        <w:tab/>
        <w:t xml:space="preserve">./ms </w:t>
      </w:r>
      <w:r w:rsidRPr="00863EE8">
        <w:rPr>
          <w:rFonts w:ascii="Arial" w:hAnsi="Arial" w:cs="Arial"/>
          <w:i/>
          <w:sz w:val="22"/>
          <w:szCs w:val="22"/>
        </w:rPr>
        <w:t>$indv</w:t>
      </w:r>
      <w:r w:rsidRPr="00863EE8">
        <w:rPr>
          <w:rFonts w:ascii="Arial" w:hAnsi="Arial" w:cs="Arial"/>
          <w:sz w:val="22"/>
          <w:szCs w:val="22"/>
        </w:rPr>
        <w:t xml:space="preserve"> </w:t>
      </w:r>
      <w:r w:rsidRPr="00863EE8">
        <w:rPr>
          <w:rFonts w:ascii="Arial" w:hAnsi="Arial" w:cs="Arial"/>
          <w:i/>
          <w:sz w:val="22"/>
          <w:szCs w:val="22"/>
        </w:rPr>
        <w:t>$repl</w:t>
      </w:r>
      <w:r w:rsidRPr="00863EE8">
        <w:rPr>
          <w:rFonts w:ascii="Arial" w:hAnsi="Arial" w:cs="Arial"/>
          <w:sz w:val="22"/>
          <w:szCs w:val="22"/>
        </w:rPr>
        <w:t xml:space="preserve"> -t </w:t>
      </w:r>
      <w:r w:rsidRPr="00863EE8">
        <w:rPr>
          <w:rFonts w:ascii="Arial" w:hAnsi="Arial" w:cs="Arial"/>
          <w:i/>
          <w:sz w:val="22"/>
          <w:szCs w:val="22"/>
        </w:rPr>
        <w:t>$theta</w:t>
      </w:r>
      <w:r w:rsidRPr="00863EE8">
        <w:rPr>
          <w:rFonts w:ascii="Arial" w:hAnsi="Arial" w:cs="Arial"/>
          <w:sz w:val="22"/>
          <w:szCs w:val="22"/>
        </w:rPr>
        <w:t xml:space="preserve"> -r </w:t>
      </w:r>
      <w:r w:rsidRPr="00863EE8">
        <w:rPr>
          <w:rFonts w:ascii="Arial" w:hAnsi="Arial" w:cs="Arial"/>
          <w:i/>
          <w:sz w:val="22"/>
          <w:szCs w:val="22"/>
        </w:rPr>
        <w:t>$rho $sites</w:t>
      </w:r>
      <w:r w:rsidRPr="00863EE8">
        <w:rPr>
          <w:rFonts w:ascii="Arial" w:hAnsi="Arial" w:cs="Arial"/>
          <w:sz w:val="22"/>
          <w:szCs w:val="22"/>
        </w:rPr>
        <w:t xml:space="preserve"> -eN </w:t>
      </w:r>
      <w:r w:rsidRPr="00863EE8">
        <w:rPr>
          <w:rFonts w:ascii="Arial" w:hAnsi="Arial" w:cs="Arial"/>
          <w:i/>
          <w:sz w:val="22"/>
          <w:szCs w:val="22"/>
        </w:rPr>
        <w:t>$time1 $size1</w:t>
      </w:r>
    </w:p>
    <w:p w14:paraId="58EDED5C" w14:textId="77777777" w:rsidR="00C218DD" w:rsidRPr="00863EE8" w:rsidRDefault="00E6263E" w:rsidP="00567568">
      <w:pPr>
        <w:ind w:left="720"/>
        <w:jc w:val="both"/>
        <w:rPr>
          <w:rFonts w:ascii="Arial" w:hAnsi="Arial" w:cs="Arial"/>
          <w:sz w:val="22"/>
          <w:szCs w:val="22"/>
        </w:rPr>
      </w:pPr>
      <w:r w:rsidRPr="00863EE8">
        <w:rPr>
          <w:rFonts w:ascii="Arial" w:hAnsi="Arial" w:cs="Arial"/>
          <w:sz w:val="22"/>
          <w:szCs w:val="22"/>
        </w:rPr>
        <w:t>Y &amp; M</w:t>
      </w:r>
      <w:r w:rsidRPr="00863EE8">
        <w:rPr>
          <w:rFonts w:ascii="Arial" w:hAnsi="Arial" w:cs="Arial"/>
          <w:sz w:val="22"/>
          <w:szCs w:val="22"/>
        </w:rPr>
        <w:tab/>
        <w:t xml:space="preserve">./ms </w:t>
      </w:r>
      <w:r w:rsidRPr="00863EE8">
        <w:rPr>
          <w:rFonts w:ascii="Arial" w:hAnsi="Arial" w:cs="Arial"/>
          <w:i/>
          <w:sz w:val="22"/>
          <w:szCs w:val="22"/>
        </w:rPr>
        <w:t>$indv</w:t>
      </w:r>
      <w:r w:rsidRPr="00863EE8">
        <w:rPr>
          <w:rFonts w:ascii="Arial" w:hAnsi="Arial" w:cs="Arial"/>
          <w:sz w:val="22"/>
          <w:szCs w:val="22"/>
        </w:rPr>
        <w:t xml:space="preserve"> </w:t>
      </w:r>
      <w:r w:rsidRPr="00863EE8">
        <w:rPr>
          <w:rFonts w:ascii="Arial" w:hAnsi="Arial" w:cs="Arial"/>
          <w:i/>
          <w:sz w:val="22"/>
          <w:szCs w:val="22"/>
        </w:rPr>
        <w:t>$repl</w:t>
      </w:r>
      <w:r w:rsidRPr="00863EE8">
        <w:rPr>
          <w:rFonts w:ascii="Arial" w:hAnsi="Arial" w:cs="Arial"/>
          <w:sz w:val="22"/>
          <w:szCs w:val="22"/>
        </w:rPr>
        <w:t xml:space="preserve"> -t </w:t>
      </w:r>
      <w:r w:rsidRPr="00863EE8">
        <w:rPr>
          <w:rFonts w:ascii="Arial" w:hAnsi="Arial" w:cs="Arial"/>
          <w:i/>
          <w:sz w:val="22"/>
          <w:szCs w:val="22"/>
        </w:rPr>
        <w:t>$theta</w:t>
      </w:r>
      <w:r w:rsidRPr="00863EE8">
        <w:rPr>
          <w:rFonts w:ascii="Arial" w:hAnsi="Arial" w:cs="Arial"/>
          <w:sz w:val="22"/>
          <w:szCs w:val="22"/>
        </w:rPr>
        <w:t xml:space="preserve"> -r </w:t>
      </w:r>
      <w:r w:rsidRPr="00863EE8">
        <w:rPr>
          <w:rFonts w:ascii="Arial" w:hAnsi="Arial" w:cs="Arial"/>
          <w:i/>
          <w:sz w:val="22"/>
          <w:szCs w:val="22"/>
        </w:rPr>
        <w:t>$sites</w:t>
      </w:r>
      <w:r w:rsidRPr="00863EE8">
        <w:rPr>
          <w:rFonts w:ascii="Arial" w:hAnsi="Arial" w:cs="Arial"/>
          <w:sz w:val="22"/>
          <w:szCs w:val="22"/>
        </w:rPr>
        <w:t xml:space="preserve"> -eN </w:t>
      </w:r>
      <w:r w:rsidRPr="00863EE8">
        <w:rPr>
          <w:rFonts w:ascii="Arial" w:hAnsi="Arial" w:cs="Arial"/>
          <w:i/>
          <w:sz w:val="22"/>
          <w:szCs w:val="22"/>
        </w:rPr>
        <w:t>$time1 $size1</w:t>
      </w:r>
    </w:p>
    <w:p w14:paraId="3AB7DA75" w14:textId="77777777" w:rsidR="00C218DD" w:rsidRPr="00863EE8" w:rsidRDefault="00C218DD" w:rsidP="00C218DD">
      <w:pPr>
        <w:jc w:val="both"/>
        <w:rPr>
          <w:rFonts w:ascii="Arial" w:hAnsi="Arial" w:cs="Arial"/>
          <w:sz w:val="22"/>
          <w:szCs w:val="22"/>
        </w:rPr>
      </w:pPr>
    </w:p>
    <w:p w14:paraId="3A4493E5" w14:textId="77777777" w:rsidR="00F644B2" w:rsidRPr="00863EE8" w:rsidRDefault="00E6263E" w:rsidP="00C218DD">
      <w:pPr>
        <w:jc w:val="both"/>
        <w:rPr>
          <w:rFonts w:ascii="Arial" w:hAnsi="Arial" w:cs="Arial"/>
          <w:sz w:val="22"/>
          <w:szCs w:val="22"/>
        </w:rPr>
      </w:pPr>
      <w:r w:rsidRPr="00863EE8">
        <w:rPr>
          <w:rFonts w:ascii="Arial" w:hAnsi="Arial" w:cs="Arial"/>
          <w:sz w:val="22"/>
          <w:szCs w:val="22"/>
        </w:rPr>
        <w:t>For Europeans</w:t>
      </w:r>
      <w:r w:rsidR="0067008D">
        <w:rPr>
          <w:rFonts w:ascii="Arial" w:hAnsi="Arial" w:cs="Arial"/>
          <w:sz w:val="22"/>
          <w:szCs w:val="22"/>
        </w:rPr>
        <w:t>:</w:t>
      </w:r>
    </w:p>
    <w:p w14:paraId="73EA866A" w14:textId="77777777" w:rsidR="00C218DD" w:rsidRPr="00863EE8" w:rsidRDefault="00E6263E" w:rsidP="00567568">
      <w:pPr>
        <w:ind w:left="720"/>
        <w:jc w:val="both"/>
        <w:rPr>
          <w:rFonts w:ascii="Arial" w:hAnsi="Arial" w:cs="Arial"/>
          <w:sz w:val="22"/>
          <w:szCs w:val="22"/>
        </w:rPr>
      </w:pPr>
      <w:r w:rsidRPr="00863EE8">
        <w:rPr>
          <w:rFonts w:ascii="Arial" w:hAnsi="Arial" w:cs="Arial"/>
          <w:sz w:val="22"/>
          <w:szCs w:val="22"/>
        </w:rPr>
        <w:t>A &amp; X</w:t>
      </w:r>
      <w:r w:rsidRPr="00863EE8">
        <w:rPr>
          <w:rFonts w:ascii="Arial" w:hAnsi="Arial" w:cs="Arial"/>
          <w:sz w:val="22"/>
          <w:szCs w:val="22"/>
        </w:rPr>
        <w:tab/>
        <w:t xml:space="preserve">./ms </w:t>
      </w:r>
      <w:r w:rsidRPr="00863EE8">
        <w:rPr>
          <w:rFonts w:ascii="Arial" w:hAnsi="Arial" w:cs="Arial"/>
          <w:i/>
          <w:sz w:val="22"/>
          <w:szCs w:val="22"/>
        </w:rPr>
        <w:t>$indv $repl</w:t>
      </w:r>
      <w:r w:rsidRPr="00863EE8">
        <w:rPr>
          <w:rFonts w:ascii="Arial" w:hAnsi="Arial" w:cs="Arial"/>
          <w:sz w:val="22"/>
          <w:szCs w:val="22"/>
        </w:rPr>
        <w:t xml:space="preserve"> -t </w:t>
      </w:r>
      <w:r w:rsidRPr="00863EE8">
        <w:rPr>
          <w:rFonts w:ascii="Arial" w:hAnsi="Arial" w:cs="Arial"/>
          <w:i/>
          <w:sz w:val="22"/>
          <w:szCs w:val="22"/>
        </w:rPr>
        <w:t>$theta</w:t>
      </w:r>
      <w:r w:rsidRPr="00863EE8">
        <w:rPr>
          <w:rFonts w:ascii="Arial" w:hAnsi="Arial" w:cs="Arial"/>
          <w:sz w:val="22"/>
          <w:szCs w:val="22"/>
        </w:rPr>
        <w:t xml:space="preserve"> -r </w:t>
      </w:r>
      <w:r w:rsidRPr="00863EE8">
        <w:rPr>
          <w:rFonts w:ascii="Arial" w:hAnsi="Arial" w:cs="Arial"/>
          <w:i/>
          <w:sz w:val="22"/>
          <w:szCs w:val="22"/>
        </w:rPr>
        <w:t>$rho $sites</w:t>
      </w:r>
      <w:r w:rsidRPr="00863EE8">
        <w:rPr>
          <w:rFonts w:ascii="Arial" w:hAnsi="Arial" w:cs="Arial"/>
          <w:sz w:val="22"/>
          <w:szCs w:val="22"/>
        </w:rPr>
        <w:t xml:space="preserve"> -eN </w:t>
      </w:r>
      <w:r w:rsidRPr="00863EE8">
        <w:rPr>
          <w:rFonts w:ascii="Arial" w:hAnsi="Arial" w:cs="Arial"/>
          <w:i/>
          <w:sz w:val="22"/>
          <w:szCs w:val="22"/>
        </w:rPr>
        <w:t>$time1 $size1</w:t>
      </w:r>
      <w:r w:rsidRPr="00863EE8">
        <w:rPr>
          <w:rFonts w:ascii="Arial" w:hAnsi="Arial" w:cs="Arial"/>
          <w:sz w:val="22"/>
          <w:szCs w:val="22"/>
        </w:rPr>
        <w:t xml:space="preserve"> -eN </w:t>
      </w:r>
      <w:r w:rsidRPr="00863EE8">
        <w:rPr>
          <w:rFonts w:ascii="Arial" w:hAnsi="Arial" w:cs="Arial"/>
          <w:i/>
          <w:sz w:val="22"/>
          <w:szCs w:val="22"/>
        </w:rPr>
        <w:t>$time2 $size2</w:t>
      </w:r>
    </w:p>
    <w:p w14:paraId="073382A1" w14:textId="77777777" w:rsidR="00C218DD" w:rsidRPr="00863EE8" w:rsidRDefault="00E6263E" w:rsidP="00567568">
      <w:pPr>
        <w:ind w:left="720"/>
        <w:rPr>
          <w:rFonts w:ascii="Arial" w:hAnsi="Arial" w:cs="Arial"/>
          <w:sz w:val="22"/>
          <w:szCs w:val="22"/>
        </w:rPr>
      </w:pPr>
      <w:r w:rsidRPr="00863EE8">
        <w:rPr>
          <w:rFonts w:ascii="Arial" w:hAnsi="Arial" w:cs="Arial"/>
          <w:sz w:val="22"/>
          <w:szCs w:val="22"/>
        </w:rPr>
        <w:t>Y &amp; M</w:t>
      </w:r>
      <w:r w:rsidRPr="00863EE8">
        <w:rPr>
          <w:rFonts w:ascii="Arial" w:hAnsi="Arial" w:cs="Arial"/>
          <w:sz w:val="22"/>
          <w:szCs w:val="22"/>
        </w:rPr>
        <w:tab/>
        <w:t xml:space="preserve">./ms </w:t>
      </w:r>
      <w:r w:rsidRPr="00863EE8">
        <w:rPr>
          <w:rFonts w:ascii="Arial" w:hAnsi="Arial" w:cs="Arial"/>
          <w:i/>
          <w:sz w:val="22"/>
          <w:szCs w:val="22"/>
        </w:rPr>
        <w:t>$indv $repl</w:t>
      </w:r>
      <w:r w:rsidRPr="00863EE8">
        <w:rPr>
          <w:rFonts w:ascii="Arial" w:hAnsi="Arial" w:cs="Arial"/>
          <w:sz w:val="22"/>
          <w:szCs w:val="22"/>
        </w:rPr>
        <w:t xml:space="preserve"> -t </w:t>
      </w:r>
      <w:r w:rsidRPr="00863EE8">
        <w:rPr>
          <w:rFonts w:ascii="Arial" w:hAnsi="Arial" w:cs="Arial"/>
          <w:i/>
          <w:sz w:val="22"/>
          <w:szCs w:val="22"/>
        </w:rPr>
        <w:t>$theta</w:t>
      </w:r>
      <w:r w:rsidRPr="00863EE8">
        <w:rPr>
          <w:rFonts w:ascii="Arial" w:hAnsi="Arial" w:cs="Arial"/>
          <w:sz w:val="22"/>
          <w:szCs w:val="22"/>
        </w:rPr>
        <w:t xml:space="preserve"> -eN </w:t>
      </w:r>
      <w:r w:rsidRPr="00863EE8">
        <w:rPr>
          <w:rFonts w:ascii="Arial" w:hAnsi="Arial" w:cs="Arial"/>
          <w:i/>
          <w:sz w:val="22"/>
          <w:szCs w:val="22"/>
        </w:rPr>
        <w:t>$time1 $size1</w:t>
      </w:r>
      <w:r w:rsidRPr="00863EE8">
        <w:rPr>
          <w:rFonts w:ascii="Arial" w:hAnsi="Arial" w:cs="Arial"/>
          <w:sz w:val="22"/>
          <w:szCs w:val="22"/>
        </w:rPr>
        <w:t xml:space="preserve"> -eN </w:t>
      </w:r>
      <w:r w:rsidRPr="00863EE8">
        <w:rPr>
          <w:rFonts w:ascii="Arial" w:hAnsi="Arial" w:cs="Arial"/>
          <w:i/>
          <w:sz w:val="22"/>
          <w:szCs w:val="22"/>
        </w:rPr>
        <w:t>$time2 $size2</w:t>
      </w:r>
      <w:r w:rsidRPr="00863EE8">
        <w:rPr>
          <w:rFonts w:ascii="Arial" w:hAnsi="Arial" w:cs="Arial"/>
          <w:sz w:val="22"/>
          <w:szCs w:val="22"/>
        </w:rPr>
        <w:t xml:space="preserve"> </w:t>
      </w:r>
    </w:p>
    <w:p w14:paraId="5E27002D" w14:textId="77777777" w:rsidR="00C218DD" w:rsidRPr="00863EE8" w:rsidRDefault="00C218DD" w:rsidP="00C218DD">
      <w:pPr>
        <w:jc w:val="both"/>
        <w:rPr>
          <w:rFonts w:ascii="Arial" w:hAnsi="Arial" w:cs="Arial"/>
          <w:sz w:val="22"/>
          <w:szCs w:val="22"/>
        </w:rPr>
      </w:pPr>
    </w:p>
    <w:p w14:paraId="193EA633" w14:textId="77777777" w:rsidR="00C218DD" w:rsidRPr="00863EE8" w:rsidRDefault="0067008D" w:rsidP="00C218DD">
      <w:pPr>
        <w:jc w:val="both"/>
        <w:rPr>
          <w:rFonts w:ascii="Arial" w:hAnsi="Arial" w:cs="Arial"/>
          <w:sz w:val="22"/>
          <w:szCs w:val="22"/>
        </w:rPr>
      </w:pPr>
      <w:r>
        <w:rPr>
          <w:rFonts w:ascii="Arial" w:hAnsi="Arial" w:cs="Arial"/>
          <w:sz w:val="22"/>
          <w:szCs w:val="22"/>
        </w:rPr>
        <w:t>Where:</w:t>
      </w:r>
      <w:r w:rsidR="00E6263E" w:rsidRPr="00863EE8">
        <w:rPr>
          <w:rFonts w:ascii="Arial" w:hAnsi="Arial" w:cs="Arial"/>
          <w:sz w:val="22"/>
          <w:szCs w:val="22"/>
        </w:rPr>
        <w:t xml:space="preserve"> </w:t>
      </w:r>
    </w:p>
    <w:p w14:paraId="137AC2EE" w14:textId="77777777" w:rsidR="00C218DD" w:rsidRPr="00863EE8" w:rsidRDefault="00C218DD" w:rsidP="00C218DD">
      <w:pPr>
        <w:jc w:val="both"/>
        <w:rPr>
          <w:rFonts w:ascii="Arial" w:hAnsi="Arial" w:cs="Arial"/>
          <w:sz w:val="22"/>
          <w:szCs w:val="22"/>
        </w:rPr>
      </w:pPr>
    </w:p>
    <w:p w14:paraId="6794D41D" w14:textId="77777777" w:rsidR="00C218DD" w:rsidRPr="00863EE8" w:rsidRDefault="00E6263E" w:rsidP="00C218DD">
      <w:pPr>
        <w:ind w:left="720"/>
        <w:jc w:val="both"/>
        <w:rPr>
          <w:rFonts w:ascii="Arial" w:hAnsi="Arial" w:cs="Arial"/>
          <w:sz w:val="22"/>
          <w:szCs w:val="22"/>
        </w:rPr>
      </w:pPr>
      <w:r w:rsidRPr="00863EE8">
        <w:rPr>
          <w:rFonts w:ascii="Arial" w:hAnsi="Arial" w:cs="Arial"/>
          <w:sz w:val="22"/>
          <w:szCs w:val="22"/>
        </w:rPr>
        <w:t>$indv = 16 for autosomes; 8 for X, Y and mtDNA;</w:t>
      </w:r>
    </w:p>
    <w:p w14:paraId="539A4A74" w14:textId="77777777" w:rsidR="00C218DD" w:rsidRPr="00863EE8" w:rsidRDefault="00E6263E" w:rsidP="00C218DD">
      <w:pPr>
        <w:ind w:left="720"/>
        <w:jc w:val="both"/>
        <w:rPr>
          <w:rFonts w:ascii="Arial" w:hAnsi="Arial" w:cs="Arial"/>
          <w:sz w:val="22"/>
          <w:szCs w:val="22"/>
        </w:rPr>
      </w:pPr>
      <w:r w:rsidRPr="00863EE8">
        <w:rPr>
          <w:rFonts w:ascii="Arial" w:hAnsi="Arial" w:cs="Arial"/>
          <w:sz w:val="22"/>
          <w:szCs w:val="22"/>
        </w:rPr>
        <w:t>$repl = 10000;</w:t>
      </w:r>
    </w:p>
    <w:p w14:paraId="61272FE3" w14:textId="77777777" w:rsidR="00C218DD" w:rsidRPr="00863EE8" w:rsidRDefault="00E6263E" w:rsidP="00C218DD">
      <w:pPr>
        <w:ind w:left="720"/>
        <w:jc w:val="both"/>
        <w:rPr>
          <w:rFonts w:ascii="Arial" w:hAnsi="Arial" w:cs="Arial"/>
          <w:sz w:val="22"/>
          <w:szCs w:val="22"/>
        </w:rPr>
      </w:pPr>
      <w:r w:rsidRPr="00863EE8">
        <w:rPr>
          <w:rFonts w:ascii="Arial" w:hAnsi="Arial" w:cs="Arial"/>
          <w:sz w:val="22"/>
          <w:szCs w:val="22"/>
        </w:rPr>
        <w:t>$theta = 4</w:t>
      </w:r>
      <w:r w:rsidR="00C218DD" w:rsidRPr="00863EE8">
        <w:rPr>
          <w:rFonts w:ascii="Arial" w:hAnsi="Arial" w:cs="Arial"/>
          <w:sz w:val="22"/>
          <w:szCs w:val="22"/>
        </w:rPr>
        <w:sym w:font="Symbol" w:char="F0B4"/>
      </w:r>
      <w:r w:rsidR="00C218DD" w:rsidRPr="00863EE8">
        <w:rPr>
          <w:rFonts w:ascii="Arial" w:hAnsi="Arial" w:cs="Arial"/>
          <w:sz w:val="22"/>
          <w:szCs w:val="22"/>
        </w:rPr>
        <w:t>$N</w:t>
      </w:r>
      <w:r w:rsidR="00C218DD" w:rsidRPr="00863EE8">
        <w:rPr>
          <w:rFonts w:ascii="Arial" w:hAnsi="Arial" w:cs="Arial"/>
          <w:sz w:val="22"/>
          <w:szCs w:val="22"/>
        </w:rPr>
        <w:sym w:font="Symbol" w:char="F0B4"/>
      </w:r>
      <w:r w:rsidR="00C218DD" w:rsidRPr="00863EE8">
        <w:rPr>
          <w:rFonts w:ascii="Arial" w:hAnsi="Arial" w:cs="Arial"/>
          <w:sz w:val="22"/>
          <w:szCs w:val="22"/>
        </w:rPr>
        <w:t>$u</w:t>
      </w:r>
      <w:r w:rsidR="00C218DD" w:rsidRPr="00863EE8">
        <w:rPr>
          <w:rFonts w:ascii="Arial" w:hAnsi="Arial" w:cs="Arial"/>
          <w:sz w:val="22"/>
          <w:szCs w:val="22"/>
        </w:rPr>
        <w:sym w:font="Symbol" w:char="F0B4"/>
      </w:r>
      <w:r w:rsidR="00C218DD" w:rsidRPr="00863EE8">
        <w:rPr>
          <w:rFonts w:ascii="Arial" w:hAnsi="Arial" w:cs="Arial"/>
          <w:sz w:val="22"/>
          <w:szCs w:val="22"/>
        </w:rPr>
        <w:t>$sites;</w:t>
      </w:r>
    </w:p>
    <w:p w14:paraId="3764F8F3" w14:textId="77777777" w:rsidR="00C218DD" w:rsidRDefault="00C218DD" w:rsidP="00C218DD">
      <w:pPr>
        <w:ind w:left="720"/>
        <w:jc w:val="both"/>
        <w:rPr>
          <w:rFonts w:ascii="Arial" w:hAnsi="Arial" w:cs="Arial"/>
          <w:sz w:val="22"/>
          <w:szCs w:val="22"/>
        </w:rPr>
      </w:pPr>
      <w:r w:rsidRPr="00863EE8">
        <w:rPr>
          <w:rFonts w:ascii="Arial" w:hAnsi="Arial" w:cs="Arial"/>
          <w:sz w:val="22"/>
          <w:szCs w:val="22"/>
        </w:rPr>
        <w:t>$rho = 4</w:t>
      </w:r>
      <w:r w:rsidRPr="00863EE8">
        <w:rPr>
          <w:rFonts w:ascii="Arial" w:hAnsi="Arial" w:cs="Arial"/>
          <w:sz w:val="22"/>
          <w:szCs w:val="22"/>
        </w:rPr>
        <w:sym w:font="Symbol" w:char="F0B4"/>
      </w:r>
      <w:r w:rsidRPr="00863EE8">
        <w:rPr>
          <w:rFonts w:ascii="Arial" w:hAnsi="Arial" w:cs="Arial"/>
          <w:sz w:val="22"/>
          <w:szCs w:val="22"/>
        </w:rPr>
        <w:t>$N</w:t>
      </w:r>
      <w:r w:rsidRPr="00863EE8">
        <w:rPr>
          <w:rFonts w:ascii="Arial" w:hAnsi="Arial" w:cs="Arial"/>
          <w:sz w:val="22"/>
          <w:szCs w:val="22"/>
        </w:rPr>
        <w:sym w:font="Symbol" w:char="F0B4"/>
      </w:r>
      <w:r w:rsidRPr="00863EE8">
        <w:rPr>
          <w:rFonts w:ascii="Arial" w:hAnsi="Arial" w:cs="Arial"/>
          <w:sz w:val="22"/>
          <w:szCs w:val="22"/>
        </w:rPr>
        <w:t>$r</w:t>
      </w:r>
      <w:r w:rsidRPr="00863EE8">
        <w:rPr>
          <w:rFonts w:ascii="Arial" w:hAnsi="Arial" w:cs="Arial"/>
          <w:sz w:val="22"/>
          <w:szCs w:val="22"/>
        </w:rPr>
        <w:sym w:font="Symbol" w:char="F0B4"/>
      </w:r>
      <w:r w:rsidRPr="00863EE8">
        <w:rPr>
          <w:rFonts w:ascii="Arial" w:hAnsi="Arial" w:cs="Arial"/>
          <w:sz w:val="22"/>
          <w:szCs w:val="22"/>
        </w:rPr>
        <w:t>$sites;</w:t>
      </w:r>
    </w:p>
    <w:p w14:paraId="37AF41D1" w14:textId="77777777" w:rsidR="00B74698" w:rsidRDefault="00595E69" w:rsidP="001F426E">
      <w:pPr>
        <w:ind w:left="720"/>
        <w:jc w:val="both"/>
        <w:rPr>
          <w:rFonts w:ascii="Arial" w:hAnsi="Arial" w:cs="Arial"/>
          <w:sz w:val="22"/>
          <w:szCs w:val="22"/>
        </w:rPr>
      </w:pPr>
      <w:r>
        <w:rPr>
          <w:rFonts w:ascii="Arial" w:hAnsi="Arial" w:cs="Arial"/>
          <w:sz w:val="22"/>
          <w:szCs w:val="22"/>
        </w:rPr>
        <w:t>$time</w:t>
      </w:r>
      <w:r w:rsidR="00FF1A8C" w:rsidRPr="00FF1A8C">
        <w:rPr>
          <w:rFonts w:ascii="Arial" w:hAnsi="Arial" w:cs="Arial"/>
          <w:sz w:val="22"/>
          <w:szCs w:val="22"/>
        </w:rPr>
        <w:t xml:space="preserve"> = </w:t>
      </w:r>
      <w:r w:rsidR="00B74698">
        <w:rPr>
          <w:rFonts w:ascii="Arial" w:hAnsi="Arial" w:cs="Arial"/>
          <w:sz w:val="22"/>
          <w:szCs w:val="22"/>
        </w:rPr>
        <w:t xml:space="preserve">African: </w:t>
      </w:r>
      <w:r w:rsidR="00B74698">
        <w:rPr>
          <w:rFonts w:ascii="Arial" w:hAnsi="Arial" w:cs="Arial"/>
          <w:sz w:val="22"/>
          <w:szCs w:val="22"/>
        </w:rPr>
        <w:tab/>
      </w:r>
      <w:r w:rsidR="00B74698" w:rsidRPr="00B74698">
        <w:rPr>
          <w:rFonts w:ascii="Arial" w:hAnsi="Arial" w:cs="Arial"/>
          <w:sz w:val="22"/>
          <w:szCs w:val="22"/>
        </w:rPr>
        <w:t>$time1 = 4000/(4*$N);</w:t>
      </w:r>
      <w:r w:rsidR="00B74698" w:rsidRPr="00B74698">
        <w:rPr>
          <w:rFonts w:ascii="Arial" w:hAnsi="Arial" w:cs="Arial"/>
          <w:sz w:val="22"/>
          <w:szCs w:val="22"/>
        </w:rPr>
        <w:tab/>
      </w:r>
    </w:p>
    <w:p w14:paraId="597CC9F6" w14:textId="77777777" w:rsidR="00617BAF" w:rsidRDefault="00617BAF" w:rsidP="00617BAF">
      <w:pPr>
        <w:ind w:left="720"/>
        <w:jc w:val="both"/>
        <w:rPr>
          <w:rFonts w:ascii="Arial" w:hAnsi="Arial" w:cs="Arial"/>
          <w:sz w:val="22"/>
          <w:szCs w:val="22"/>
        </w:rPr>
      </w:pPr>
      <w:r>
        <w:rPr>
          <w:rFonts w:ascii="Arial" w:hAnsi="Arial" w:cs="Arial"/>
          <w:sz w:val="22"/>
          <w:szCs w:val="22"/>
        </w:rPr>
        <w:tab/>
        <w:t xml:space="preserve">European: </w:t>
      </w:r>
      <w:r w:rsidRPr="00617BAF">
        <w:rPr>
          <w:rFonts w:ascii="Arial" w:hAnsi="Arial" w:cs="Arial"/>
          <w:sz w:val="22"/>
          <w:szCs w:val="22"/>
        </w:rPr>
        <w:tab/>
        <w:t>$time1 = 1100/(4*$N);</w:t>
      </w:r>
      <w:r w:rsidRPr="00617BAF">
        <w:rPr>
          <w:rFonts w:ascii="Arial" w:hAnsi="Arial" w:cs="Arial"/>
          <w:sz w:val="22"/>
          <w:szCs w:val="22"/>
        </w:rPr>
        <w:tab/>
      </w:r>
    </w:p>
    <w:p w14:paraId="235CD6CF" w14:textId="77777777" w:rsidR="00617BAF" w:rsidRPr="00617BAF" w:rsidRDefault="00617BAF" w:rsidP="00617BAF">
      <w:pPr>
        <w:ind w:left="1440" w:firstLine="720"/>
        <w:jc w:val="both"/>
        <w:rPr>
          <w:rFonts w:ascii="Arial" w:hAnsi="Arial" w:cs="Arial"/>
          <w:sz w:val="22"/>
          <w:szCs w:val="22"/>
        </w:rPr>
      </w:pPr>
      <w:r w:rsidRPr="00617BAF">
        <w:rPr>
          <w:rFonts w:ascii="Arial" w:hAnsi="Arial" w:cs="Arial"/>
          <w:sz w:val="22"/>
          <w:szCs w:val="22"/>
        </w:rPr>
        <w:tab/>
        <w:t>$time2 = 1500/(4*$N);</w:t>
      </w:r>
      <w:r w:rsidRPr="00617BAF">
        <w:rPr>
          <w:rFonts w:ascii="Arial" w:hAnsi="Arial" w:cs="Arial"/>
          <w:sz w:val="22"/>
          <w:szCs w:val="22"/>
        </w:rPr>
        <w:tab/>
      </w:r>
    </w:p>
    <w:p w14:paraId="3BA98104" w14:textId="77777777" w:rsidR="00617BAF" w:rsidRPr="00863EE8" w:rsidRDefault="00617BAF" w:rsidP="00C218DD">
      <w:pPr>
        <w:ind w:left="720"/>
        <w:jc w:val="both"/>
        <w:rPr>
          <w:rFonts w:ascii="Arial" w:hAnsi="Arial" w:cs="Arial"/>
          <w:sz w:val="22"/>
          <w:szCs w:val="22"/>
        </w:rPr>
      </w:pPr>
    </w:p>
    <w:p w14:paraId="70C74AAB" w14:textId="77777777" w:rsidR="00595E69" w:rsidRDefault="00595E69" w:rsidP="001F426E">
      <w:pPr>
        <w:jc w:val="both"/>
        <w:rPr>
          <w:rFonts w:ascii="Arial" w:hAnsi="Arial" w:cs="Arial"/>
          <w:sz w:val="22"/>
          <w:szCs w:val="22"/>
        </w:rPr>
      </w:pPr>
      <w:r>
        <w:rPr>
          <w:rFonts w:ascii="Arial" w:hAnsi="Arial" w:cs="Arial"/>
          <w:sz w:val="22"/>
          <w:szCs w:val="22"/>
        </w:rPr>
        <w:tab/>
        <w:t>$size</w:t>
      </w:r>
      <w:r w:rsidR="0067008D">
        <w:rPr>
          <w:rFonts w:ascii="Arial" w:hAnsi="Arial" w:cs="Arial"/>
          <w:sz w:val="22"/>
          <w:szCs w:val="22"/>
        </w:rPr>
        <w:t xml:space="preserve"> =</w:t>
      </w:r>
      <w:r w:rsidR="00B74698">
        <w:rPr>
          <w:rFonts w:ascii="Arial" w:hAnsi="Arial" w:cs="Arial"/>
          <w:sz w:val="22"/>
          <w:szCs w:val="22"/>
        </w:rPr>
        <w:t xml:space="preserve"> </w:t>
      </w:r>
      <w:r w:rsidRPr="00863EE8">
        <w:rPr>
          <w:rFonts w:ascii="Arial" w:hAnsi="Arial" w:cs="Arial"/>
          <w:sz w:val="22"/>
        </w:rPr>
        <w:t xml:space="preserve">African: </w:t>
      </w:r>
      <w:r>
        <w:rPr>
          <w:rFonts w:ascii="Arial" w:hAnsi="Arial" w:cs="Arial"/>
          <w:sz w:val="22"/>
        </w:rPr>
        <w:tab/>
        <w:t>$</w:t>
      </w:r>
      <w:r w:rsidRPr="00863EE8">
        <w:rPr>
          <w:rFonts w:ascii="Arial" w:hAnsi="Arial" w:cs="Arial"/>
          <w:sz w:val="22"/>
        </w:rPr>
        <w:t>size1 = 0.5</w:t>
      </w:r>
      <w:r w:rsidR="00617BAF">
        <w:rPr>
          <w:rFonts w:ascii="Arial" w:hAnsi="Arial" w:cs="Arial"/>
          <w:sz w:val="22"/>
        </w:rPr>
        <w:t>;</w:t>
      </w:r>
    </w:p>
    <w:p w14:paraId="2888889E" w14:textId="77777777" w:rsidR="0067008D" w:rsidRDefault="00595E69" w:rsidP="00C218DD">
      <w:pPr>
        <w:jc w:val="both"/>
        <w:rPr>
          <w:rFonts w:ascii="Arial" w:hAnsi="Arial" w:cs="Arial"/>
          <w:sz w:val="22"/>
        </w:rPr>
      </w:pPr>
      <w:r>
        <w:rPr>
          <w:rFonts w:ascii="Arial" w:hAnsi="Arial" w:cs="Arial"/>
          <w:sz w:val="22"/>
          <w:szCs w:val="22"/>
        </w:rPr>
        <w:tab/>
      </w:r>
      <w:r>
        <w:rPr>
          <w:rFonts w:ascii="Arial" w:hAnsi="Arial" w:cs="Arial"/>
          <w:sz w:val="22"/>
          <w:szCs w:val="22"/>
        </w:rPr>
        <w:tab/>
      </w:r>
      <w:r w:rsidRPr="00863EE8">
        <w:rPr>
          <w:rFonts w:ascii="Arial" w:hAnsi="Arial" w:cs="Arial"/>
          <w:sz w:val="22"/>
        </w:rPr>
        <w:t xml:space="preserve">European: </w:t>
      </w:r>
      <w:r>
        <w:rPr>
          <w:rFonts w:ascii="Arial" w:hAnsi="Arial" w:cs="Arial"/>
          <w:sz w:val="22"/>
        </w:rPr>
        <w:tab/>
        <w:t>$</w:t>
      </w:r>
      <w:r w:rsidRPr="00863EE8">
        <w:rPr>
          <w:rFonts w:ascii="Arial" w:hAnsi="Arial" w:cs="Arial"/>
          <w:sz w:val="22"/>
        </w:rPr>
        <w:t>size1 = 0.01</w:t>
      </w:r>
      <w:r w:rsidR="00617BAF">
        <w:rPr>
          <w:rFonts w:ascii="Arial" w:hAnsi="Arial" w:cs="Arial"/>
          <w:sz w:val="22"/>
        </w:rPr>
        <w:t>;</w:t>
      </w:r>
    </w:p>
    <w:p w14:paraId="18EDF10A" w14:textId="77777777" w:rsidR="00595E69" w:rsidRPr="00863EE8" w:rsidRDefault="00595E69" w:rsidP="00C218DD">
      <w:pPr>
        <w:jc w:val="both"/>
        <w:rPr>
          <w:rFonts w:ascii="Arial" w:hAnsi="Arial" w:cs="Arial"/>
          <w:sz w:val="22"/>
          <w:szCs w:val="22"/>
        </w:rPr>
      </w:pP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w:t>
      </w:r>
      <w:r w:rsidRPr="00863EE8">
        <w:rPr>
          <w:rFonts w:ascii="Arial" w:hAnsi="Arial" w:cs="Arial"/>
          <w:sz w:val="22"/>
        </w:rPr>
        <w:t>size2 = 1</w:t>
      </w:r>
      <w:r w:rsidR="00617BAF">
        <w:rPr>
          <w:rFonts w:ascii="Arial" w:hAnsi="Arial" w:cs="Arial"/>
          <w:sz w:val="22"/>
        </w:rPr>
        <w:t>;</w:t>
      </w:r>
    </w:p>
    <w:p w14:paraId="7B44C5BA" w14:textId="77777777" w:rsidR="00567568" w:rsidRPr="00863EE8" w:rsidRDefault="00567568" w:rsidP="00D1160B">
      <w:pPr>
        <w:jc w:val="both"/>
        <w:rPr>
          <w:rFonts w:ascii="Arial" w:hAnsi="Arial" w:cs="Arial"/>
          <w:sz w:val="22"/>
        </w:rPr>
      </w:pPr>
    </w:p>
    <w:p w14:paraId="18625A26" w14:textId="62783B66" w:rsidR="00060554" w:rsidRPr="00863EE8" w:rsidRDefault="00060554" w:rsidP="00973B85">
      <w:pPr>
        <w:jc w:val="both"/>
        <w:rPr>
          <w:rFonts w:ascii="Arial" w:hAnsi="Arial" w:cs="Arial"/>
          <w:sz w:val="22"/>
          <w:szCs w:val="22"/>
        </w:rPr>
      </w:pPr>
      <w:r w:rsidRPr="00863EE8">
        <w:rPr>
          <w:rFonts w:ascii="Arial" w:hAnsi="Arial" w:cs="Arial"/>
          <w:sz w:val="22"/>
          <w:szCs w:val="22"/>
        </w:rPr>
        <w:t xml:space="preserve">We modeled purifying selection using forward simulations implemented in SFS_CODE </w:t>
      </w:r>
      <w:hyperlink w:anchor="_ENREF_2" w:tooltip="Hernandez, 2008 #755" w:history="1">
        <w:r w:rsidR="008B2969" w:rsidRPr="00863EE8">
          <w:rPr>
            <w:rFonts w:ascii="Arial" w:hAnsi="Arial" w:cs="Arial"/>
            <w:sz w:val="22"/>
            <w:szCs w:val="22"/>
          </w:rPr>
          <w:fldChar w:fldCharType="begin">
            <w:fldData xml:space="preserve">PEVuZE5vdGU+PENpdGU+PEF1dGhvcj5IZXJuYW5kZXo8L0F1dGhvcj48WWVhcj4yMDA4PC9ZZWFy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PHN0eWxlIGZhY2U9Im5vcm1hbCIgZm9udD0i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=
</w:fldData>
          </w:fldChar>
        </w:r>
        <w:r w:rsidR="008B2969">
          <w:rPr>
            <w:rFonts w:ascii="Arial" w:hAnsi="Arial" w:cs="Arial"/>
            <w:sz w:val="22"/>
            <w:szCs w:val="22"/>
          </w:rPr>
          <w:instrText xml:space="preserve"> ADDIN EN.CITE </w:instrText>
        </w:r>
        <w:r w:rsidR="008B2969">
          <w:rPr>
            <w:rFonts w:ascii="Arial" w:hAnsi="Arial" w:cs="Arial"/>
            <w:sz w:val="22"/>
            <w:szCs w:val="22"/>
          </w:rPr>
          <w:fldChar w:fldCharType="begin">
            <w:fldData xml:space="preserve">PEVuZE5vdGU+PENpdGU+PEF1dGhvcj5IZXJuYW5kZXo8L0F1dGhvcj48WWVhcj4yMDA4PC9ZZWFy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PHN0eWxlIGZhY2U9Im5vcm1hbCIgZm9udD0i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=
</w:fldData>
          </w:fldChar>
        </w:r>
        <w:r w:rsidR="008B2969">
          <w:rPr>
            <w:rFonts w:ascii="Arial" w:hAnsi="Arial" w:cs="Arial"/>
            <w:sz w:val="22"/>
            <w:szCs w:val="22"/>
          </w:rPr>
          <w:instrText xml:space="preserve"> ADDIN EN.CITE.DATA </w:instrText>
        </w:r>
        <w:r w:rsidR="008B2969">
          <w:rPr>
            <w:rFonts w:ascii="Arial" w:hAnsi="Arial" w:cs="Arial"/>
            <w:sz w:val="22"/>
            <w:szCs w:val="22"/>
          </w:rPr>
        </w:r>
        <w:r w:rsidR="008B2969">
          <w:rPr>
            <w:rFonts w:ascii="Arial" w:hAnsi="Arial" w:cs="Arial"/>
            <w:sz w:val="22"/>
            <w:szCs w:val="22"/>
          </w:rPr>
          <w:fldChar w:fldCharType="end"/>
        </w:r>
        <w:r w:rsidR="008B2969" w:rsidRPr="00863EE8">
          <w:rPr>
            <w:rFonts w:ascii="Arial" w:hAnsi="Arial" w:cs="Arial"/>
            <w:sz w:val="22"/>
            <w:szCs w:val="22"/>
          </w:rPr>
          <w:fldChar w:fldCharType="separate"/>
        </w:r>
        <w:r w:rsidR="008B2969" w:rsidRPr="008B2969">
          <w:rPr>
            <w:rFonts w:ascii="Arial" w:hAnsi="Arial" w:cs="Arial"/>
            <w:noProof/>
            <w:sz w:val="22"/>
            <w:szCs w:val="22"/>
            <w:vertAlign w:val="superscript"/>
          </w:rPr>
          <w:t>2</w:t>
        </w:r>
        <w:r w:rsidR="008B2969" w:rsidRPr="00863EE8">
          <w:rPr>
            <w:rFonts w:ascii="Arial" w:hAnsi="Arial" w:cs="Arial"/>
            <w:sz w:val="22"/>
            <w:szCs w:val="22"/>
          </w:rPr>
          <w:fldChar w:fldCharType="end"/>
        </w:r>
      </w:hyperlink>
      <w:r w:rsidRPr="00863EE8">
        <w:rPr>
          <w:rFonts w:ascii="Arial" w:hAnsi="Arial" w:cs="Arial"/>
          <w:sz w:val="22"/>
          <w:szCs w:val="22"/>
        </w:rPr>
        <w:t xml:space="preserve">. </w:t>
      </w:r>
      <w:r w:rsidR="008B6E7B" w:rsidRPr="00863EE8">
        <w:rPr>
          <w:rFonts w:ascii="Arial" w:hAnsi="Arial" w:cs="Arial"/>
          <w:sz w:val="22"/>
          <w:szCs w:val="22"/>
        </w:rPr>
        <w:t xml:space="preserve">To investigate purifying selection acting only on new nonsynonymous mutations, we simulated 60,041 nonsynonymous sites (2/3 the 90,062 coding sites estimated on the Y chromosome </w:t>
      </w:r>
      <w:hyperlink w:anchor="_ENREF_3" w:tooltip="Fujita, 2011 #594" w:history="1">
        <w:r w:rsidR="008B2969" w:rsidRPr="00863EE8">
          <w:rPr>
            <w:rFonts w:ascii="Arial" w:hAnsi="Arial" w:cs="Arial"/>
            <w:sz w:val="22"/>
            <w:szCs w:val="22"/>
          </w:rPr>
          <w:fldChar w:fldCharType="begin">
            <w:fldData xml:space="preserve">PEVuZE5vdGU+PENpdGU+PEF1dGhvcj5GdWppdGE8L0F1dGhvcj48WWVhcj4yMDExPC9ZZWFyPjxS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=
</w:fldData>
          </w:fldChar>
        </w:r>
        <w:r w:rsidR="008B2969">
          <w:rPr>
            <w:rFonts w:ascii="Arial" w:hAnsi="Arial" w:cs="Arial"/>
            <w:sz w:val="22"/>
            <w:szCs w:val="22"/>
          </w:rPr>
          <w:instrText xml:space="preserve"> ADDIN EN.CITE </w:instrText>
        </w:r>
        <w:r w:rsidR="008B2969">
          <w:rPr>
            <w:rFonts w:ascii="Arial" w:hAnsi="Arial" w:cs="Arial"/>
            <w:sz w:val="22"/>
            <w:szCs w:val="22"/>
          </w:rPr>
          <w:fldChar w:fldCharType="begin">
            <w:fldData xml:space="preserve">PEVuZE5vdGU+PENpdGU+PEF1dGhvcj5GdWppdGE8L0F1dGhvcj48WWVhcj4yMDExPC9ZZWFyPjxS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=
</w:fldData>
          </w:fldChar>
        </w:r>
        <w:r w:rsidR="008B2969">
          <w:rPr>
            <w:rFonts w:ascii="Arial" w:hAnsi="Arial" w:cs="Arial"/>
            <w:sz w:val="22"/>
            <w:szCs w:val="22"/>
          </w:rPr>
          <w:instrText xml:space="preserve"> ADDIN EN.CITE.DATA </w:instrText>
        </w:r>
        <w:r w:rsidR="008B2969">
          <w:rPr>
            <w:rFonts w:ascii="Arial" w:hAnsi="Arial" w:cs="Arial"/>
            <w:sz w:val="22"/>
            <w:szCs w:val="22"/>
          </w:rPr>
        </w:r>
        <w:r w:rsidR="008B2969">
          <w:rPr>
            <w:rFonts w:ascii="Arial" w:hAnsi="Arial" w:cs="Arial"/>
            <w:sz w:val="22"/>
            <w:szCs w:val="22"/>
          </w:rPr>
          <w:fldChar w:fldCharType="end"/>
        </w:r>
        <w:r w:rsidR="008B2969" w:rsidRPr="00863EE8">
          <w:rPr>
            <w:rFonts w:ascii="Arial" w:hAnsi="Arial" w:cs="Arial"/>
            <w:sz w:val="22"/>
            <w:szCs w:val="22"/>
          </w:rPr>
          <w:fldChar w:fldCharType="separate"/>
        </w:r>
        <w:r w:rsidR="008B2969" w:rsidRPr="008B2969">
          <w:rPr>
            <w:rFonts w:ascii="Arial" w:hAnsi="Arial" w:cs="Arial"/>
            <w:noProof/>
            <w:sz w:val="22"/>
            <w:szCs w:val="22"/>
            <w:vertAlign w:val="superscript"/>
          </w:rPr>
          <w:t>3</w:t>
        </w:r>
        <w:r w:rsidR="008B2969" w:rsidRPr="00863EE8">
          <w:rPr>
            <w:rFonts w:ascii="Arial" w:hAnsi="Arial" w:cs="Arial"/>
            <w:sz w:val="22"/>
            <w:szCs w:val="22"/>
          </w:rPr>
          <w:fldChar w:fldCharType="end"/>
        </w:r>
      </w:hyperlink>
      <w:r w:rsidR="008B6E7B" w:rsidRPr="00863EE8">
        <w:rPr>
          <w:rFonts w:ascii="Arial" w:hAnsi="Arial" w:cs="Arial"/>
          <w:sz w:val="22"/>
          <w:szCs w:val="22"/>
        </w:rPr>
        <w:t>) at which new mutations are expected to be subject to purifying selection. To assess the effect of background selection, each simulation also contained 500kb of linked neutral sequence from which we calculated diversity.</w:t>
      </w:r>
      <w:r w:rsidR="00885C60" w:rsidRPr="00863EE8">
        <w:rPr>
          <w:rFonts w:ascii="Arial" w:hAnsi="Arial" w:cs="Arial"/>
          <w:sz w:val="22"/>
          <w:szCs w:val="22"/>
        </w:rPr>
        <w:t xml:space="preserve"> The SFS_CODE commands for modeling purifying selection on the coding sites are:</w:t>
      </w:r>
    </w:p>
    <w:p w14:paraId="102914BC" w14:textId="77777777" w:rsidR="00060554" w:rsidRPr="00863EE8" w:rsidRDefault="00060554" w:rsidP="00973B85">
      <w:pPr>
        <w:jc w:val="both"/>
        <w:rPr>
          <w:rFonts w:ascii="Arial" w:hAnsi="Arial" w:cs="Arial"/>
          <w:sz w:val="22"/>
          <w:szCs w:val="22"/>
        </w:rPr>
      </w:pPr>
    </w:p>
    <w:p w14:paraId="130D3B3A" w14:textId="77777777" w:rsidR="00973B85" w:rsidRPr="00863EE8" w:rsidRDefault="00973B85" w:rsidP="00973B85">
      <w:pPr>
        <w:jc w:val="both"/>
        <w:rPr>
          <w:rFonts w:ascii="Arial" w:hAnsi="Arial" w:cs="Arial"/>
          <w:position w:val="-10"/>
          <w:sz w:val="22"/>
          <w:szCs w:val="22"/>
        </w:rPr>
      </w:pPr>
      <w:r w:rsidRPr="00863EE8">
        <w:rPr>
          <w:rFonts w:ascii="Arial" w:hAnsi="Arial" w:cs="Arial"/>
          <w:position w:val="-10"/>
          <w:sz w:val="22"/>
          <w:szCs w:val="22"/>
        </w:rPr>
        <w:t xml:space="preserve">For Africans: </w:t>
      </w:r>
    </w:p>
    <w:p w14:paraId="7DA5EC1E" w14:textId="77777777" w:rsidR="00973B85" w:rsidRPr="00863EE8" w:rsidRDefault="00973B85" w:rsidP="00567568">
      <w:pPr>
        <w:ind w:left="720"/>
        <w:jc w:val="both"/>
        <w:rPr>
          <w:rFonts w:ascii="Arial" w:hAnsi="Arial" w:cs="Arial"/>
          <w:position w:val="-10"/>
          <w:sz w:val="22"/>
          <w:szCs w:val="22"/>
        </w:rPr>
      </w:pPr>
      <w:r w:rsidRPr="00863EE8">
        <w:rPr>
          <w:rFonts w:ascii="Arial" w:hAnsi="Arial" w:cs="Arial"/>
          <w:position w:val="-10"/>
          <w:sz w:val="22"/>
          <w:szCs w:val="22"/>
        </w:rPr>
        <w:t>./sfs_code 1 50 -r 0 -t 0.000170954 -P 1 -TE 0.8 -Td 0 2.0 -L 2 500000 60041 -a N -W L 1 2 0 1 1 0.184 $ln -n 8 -N 500 –A</w:t>
      </w:r>
    </w:p>
    <w:p w14:paraId="6160491C" w14:textId="77777777" w:rsidR="00973B85" w:rsidRPr="00863EE8" w:rsidRDefault="00973B85" w:rsidP="00973B85">
      <w:pPr>
        <w:jc w:val="both"/>
        <w:rPr>
          <w:rFonts w:ascii="Arial" w:hAnsi="Arial" w:cs="Arial"/>
          <w:position w:val="-10"/>
          <w:sz w:val="22"/>
          <w:szCs w:val="22"/>
        </w:rPr>
      </w:pPr>
    </w:p>
    <w:p w14:paraId="45E1AE15" w14:textId="77777777" w:rsidR="00973B85" w:rsidRPr="00863EE8" w:rsidRDefault="00973B85" w:rsidP="00973B85">
      <w:pPr>
        <w:jc w:val="both"/>
        <w:rPr>
          <w:rFonts w:ascii="Arial" w:hAnsi="Arial" w:cs="Arial"/>
          <w:position w:val="-10"/>
          <w:sz w:val="22"/>
          <w:szCs w:val="22"/>
        </w:rPr>
      </w:pPr>
      <w:r w:rsidRPr="00863EE8">
        <w:rPr>
          <w:rFonts w:ascii="Arial" w:hAnsi="Arial" w:cs="Arial"/>
          <w:position w:val="-10"/>
          <w:sz w:val="22"/>
          <w:szCs w:val="22"/>
        </w:rPr>
        <w:t>For Europeans:</w:t>
      </w:r>
    </w:p>
    <w:p w14:paraId="7DE03F94" w14:textId="77777777" w:rsidR="00973B85" w:rsidRPr="00863EE8" w:rsidRDefault="00973B85" w:rsidP="00567568">
      <w:pPr>
        <w:ind w:left="720"/>
        <w:jc w:val="both"/>
        <w:rPr>
          <w:rFonts w:ascii="Arial" w:hAnsi="Arial" w:cs="Arial"/>
          <w:position w:val="-10"/>
          <w:sz w:val="22"/>
          <w:szCs w:val="22"/>
        </w:rPr>
      </w:pPr>
      <w:r w:rsidRPr="00863EE8">
        <w:rPr>
          <w:rFonts w:ascii="Arial" w:hAnsi="Arial" w:cs="Arial"/>
          <w:position w:val="-10"/>
          <w:sz w:val="22"/>
          <w:szCs w:val="22"/>
        </w:rPr>
        <w:t>./sfs_code 1 125 -r 0 -t 0.000170954 -P 1 -TE 0.3 -Td 0 0.1 -Td 0.08 10 -L 2 500000 60041 -a N -W L 1 2 0 1 1 0.184 $ln -n 8 -N 500 -A</w:t>
      </w:r>
    </w:p>
    <w:p w14:paraId="1EF41CCF" w14:textId="77777777" w:rsidR="00973B85" w:rsidRPr="00863EE8" w:rsidRDefault="00973B85" w:rsidP="00973B85">
      <w:pPr>
        <w:jc w:val="both"/>
        <w:rPr>
          <w:rFonts w:ascii="Arial" w:hAnsi="Arial" w:cs="Arial"/>
          <w:position w:val="-10"/>
          <w:sz w:val="22"/>
          <w:szCs w:val="22"/>
        </w:rPr>
      </w:pPr>
    </w:p>
    <w:p w14:paraId="1601F769" w14:textId="77777777" w:rsidR="00973B85" w:rsidRPr="00863EE8" w:rsidRDefault="00973B85" w:rsidP="00973B85">
      <w:pPr>
        <w:jc w:val="both"/>
        <w:rPr>
          <w:rFonts w:ascii="Arial" w:hAnsi="Arial" w:cs="Arial"/>
          <w:position w:val="-10"/>
          <w:sz w:val="22"/>
          <w:szCs w:val="22"/>
        </w:rPr>
      </w:pPr>
      <w:r w:rsidRPr="00863EE8">
        <w:rPr>
          <w:rFonts w:ascii="Arial" w:hAnsi="Arial" w:cs="Arial"/>
          <w:position w:val="-10"/>
          <w:sz w:val="22"/>
          <w:szCs w:val="22"/>
        </w:rPr>
        <w:lastRenderedPageBreak/>
        <w:t>Where, in each simulation, $ln=0.184/($mean_s*5000).</w:t>
      </w:r>
    </w:p>
    <w:p w14:paraId="647D3230" w14:textId="77777777" w:rsidR="00973B85" w:rsidRPr="00863EE8" w:rsidRDefault="00973B85" w:rsidP="00D1160B">
      <w:pPr>
        <w:jc w:val="both"/>
        <w:rPr>
          <w:rFonts w:ascii="Arial" w:hAnsi="Arial" w:cs="Arial"/>
          <w:sz w:val="22"/>
        </w:rPr>
      </w:pPr>
    </w:p>
    <w:p w14:paraId="31FB3A5F" w14:textId="65916DF5" w:rsidR="00A44602" w:rsidRPr="00863EE8" w:rsidRDefault="00A44602" w:rsidP="00F644B2">
      <w:pPr>
        <w:jc w:val="both"/>
        <w:rPr>
          <w:rFonts w:ascii="Arial" w:hAnsi="Arial" w:cs="Arial"/>
          <w:sz w:val="22"/>
          <w:szCs w:val="22"/>
        </w:rPr>
      </w:pPr>
      <w:r w:rsidRPr="00863EE8">
        <w:rPr>
          <w:rFonts w:ascii="Arial" w:hAnsi="Arial" w:cs="Arial"/>
          <w:sz w:val="22"/>
          <w:szCs w:val="22"/>
        </w:rPr>
        <w:t xml:space="preserve">To estimate the number of sites affected by purifying selection on the Y chromosome (defined as </w:t>
      </w:r>
      <w:r w:rsidRPr="00863EE8">
        <w:rPr>
          <w:rFonts w:ascii="Arial" w:hAnsi="Arial" w:cs="Arial"/>
          <w:i/>
          <w:sz w:val="22"/>
          <w:szCs w:val="22"/>
        </w:rPr>
        <w:t>L</w:t>
      </w:r>
      <w:r w:rsidRPr="00863EE8">
        <w:rPr>
          <w:rFonts w:ascii="Arial" w:hAnsi="Arial" w:cs="Arial"/>
          <w:sz w:val="22"/>
          <w:szCs w:val="22"/>
        </w:rPr>
        <w:t xml:space="preserve">), we employ an approximate likelihood approach </w:t>
      </w:r>
      <w:hyperlink w:anchor="_ENREF_4" w:tooltip="Weiss, 1998 #769" w:history="1">
        <w:r w:rsidR="008B2969" w:rsidRPr="00863EE8">
          <w:rPr>
            <w:rFonts w:ascii="Arial" w:hAnsi="Arial" w:cs="Arial"/>
            <w:sz w:val="22"/>
            <w:szCs w:val="22"/>
          </w:rPr>
          <w:fldChar w:fldCharType="begin">
            <w:fldData xml:space="preserve">PEVuZE5vdGU+PENpdGU+PEF1dGhvcj5XZWlzczwvQXV0aG9yPjxZZWFyPjE5OTg8L1llYXI+PFJl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==
</w:fldData>
          </w:fldChar>
        </w:r>
        <w:r w:rsidR="008B2969">
          <w:rPr>
            <w:rFonts w:ascii="Arial" w:hAnsi="Arial" w:cs="Arial"/>
            <w:sz w:val="22"/>
            <w:szCs w:val="22"/>
          </w:rPr>
          <w:instrText xml:space="preserve"> ADDIN EN.CITE </w:instrText>
        </w:r>
        <w:r w:rsidR="008B2969">
          <w:rPr>
            <w:rFonts w:ascii="Arial" w:hAnsi="Arial" w:cs="Arial"/>
            <w:sz w:val="22"/>
            <w:szCs w:val="22"/>
          </w:rPr>
          <w:fldChar w:fldCharType="begin">
            <w:fldData xml:space="preserve">PEVuZE5vdGU+PENpdGU+PEF1dGhvcj5XZWlzczwvQXV0aG9yPjxZZWFyPjE5OTg8L1llYXI+PFJl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==
</w:fldData>
          </w:fldChar>
        </w:r>
        <w:r w:rsidR="008B2969">
          <w:rPr>
            <w:rFonts w:ascii="Arial" w:hAnsi="Arial" w:cs="Arial"/>
            <w:sz w:val="22"/>
            <w:szCs w:val="22"/>
          </w:rPr>
          <w:instrText xml:space="preserve"> ADDIN EN.CITE.DATA </w:instrText>
        </w:r>
        <w:r w:rsidR="008B2969">
          <w:rPr>
            <w:rFonts w:ascii="Arial" w:hAnsi="Arial" w:cs="Arial"/>
            <w:sz w:val="22"/>
            <w:szCs w:val="22"/>
          </w:rPr>
        </w:r>
        <w:r w:rsidR="008B2969">
          <w:rPr>
            <w:rFonts w:ascii="Arial" w:hAnsi="Arial" w:cs="Arial"/>
            <w:sz w:val="22"/>
            <w:szCs w:val="22"/>
          </w:rPr>
          <w:fldChar w:fldCharType="end"/>
        </w:r>
        <w:r w:rsidR="008B2969" w:rsidRPr="00863EE8">
          <w:rPr>
            <w:rFonts w:ascii="Arial" w:hAnsi="Arial" w:cs="Arial"/>
            <w:sz w:val="22"/>
            <w:szCs w:val="22"/>
          </w:rPr>
          <w:fldChar w:fldCharType="separate"/>
        </w:r>
        <w:r w:rsidR="008B2969" w:rsidRPr="008B2969">
          <w:rPr>
            <w:rFonts w:ascii="Arial" w:hAnsi="Arial" w:cs="Arial"/>
            <w:noProof/>
            <w:sz w:val="22"/>
            <w:szCs w:val="22"/>
            <w:vertAlign w:val="superscript"/>
          </w:rPr>
          <w:t>4-6</w:t>
        </w:r>
        <w:r w:rsidR="008B2969" w:rsidRPr="00863EE8">
          <w:rPr>
            <w:rFonts w:ascii="Arial" w:hAnsi="Arial" w:cs="Arial"/>
            <w:sz w:val="22"/>
            <w:szCs w:val="22"/>
          </w:rPr>
          <w:fldChar w:fldCharType="end"/>
        </w:r>
      </w:hyperlink>
      <w:r w:rsidRPr="00863EE8">
        <w:rPr>
          <w:rFonts w:ascii="Arial" w:hAnsi="Arial" w:cs="Arial"/>
          <w:sz w:val="22"/>
          <w:szCs w:val="22"/>
        </w:rPr>
        <w:t xml:space="preserve"> using the observed number of segregating site</w:t>
      </w:r>
      <w:r w:rsidR="00885C60" w:rsidRPr="00863EE8">
        <w:rPr>
          <w:rFonts w:ascii="Arial" w:hAnsi="Arial" w:cs="Arial"/>
          <w:sz w:val="22"/>
          <w:szCs w:val="22"/>
        </w:rPr>
        <w:t>s</w:t>
      </w:r>
      <w:r w:rsidRPr="00863EE8">
        <w:rPr>
          <w:rFonts w:ascii="Arial" w:hAnsi="Arial" w:cs="Arial"/>
          <w:sz w:val="22"/>
          <w:szCs w:val="22"/>
        </w:rPr>
        <w:t xml:space="preserve"> as a summary statistic. </w:t>
      </w:r>
      <w:r w:rsidR="005B02B5" w:rsidRPr="00863EE8">
        <w:rPr>
          <w:rFonts w:ascii="Arial" w:hAnsi="Arial" w:cs="Arial"/>
          <w:sz w:val="22"/>
          <w:szCs w:val="22"/>
        </w:rPr>
        <w:t>The SFS_CODE commands used to estimate the number of sites under selection are:</w:t>
      </w:r>
    </w:p>
    <w:p w14:paraId="0DFB2DAD" w14:textId="77777777" w:rsidR="00A44602" w:rsidRPr="00863EE8" w:rsidRDefault="00A44602" w:rsidP="00F644B2">
      <w:pPr>
        <w:jc w:val="both"/>
        <w:rPr>
          <w:rFonts w:ascii="Arial" w:hAnsi="Arial" w:cs="Arial"/>
          <w:position w:val="-10"/>
          <w:sz w:val="22"/>
          <w:szCs w:val="22"/>
        </w:rPr>
      </w:pPr>
    </w:p>
    <w:p w14:paraId="7813ED2F" w14:textId="77777777" w:rsidR="00F644B2" w:rsidRPr="00863EE8" w:rsidRDefault="00F644B2" w:rsidP="00F644B2">
      <w:pPr>
        <w:jc w:val="both"/>
        <w:rPr>
          <w:rFonts w:ascii="Arial" w:hAnsi="Arial" w:cs="Arial"/>
          <w:position w:val="-10"/>
          <w:sz w:val="22"/>
          <w:szCs w:val="22"/>
        </w:rPr>
      </w:pPr>
      <w:r w:rsidRPr="00863EE8">
        <w:rPr>
          <w:rFonts w:ascii="Arial" w:hAnsi="Arial" w:cs="Arial"/>
          <w:position w:val="-10"/>
          <w:sz w:val="22"/>
          <w:szCs w:val="22"/>
        </w:rPr>
        <w:t>For Africans:</w:t>
      </w:r>
    </w:p>
    <w:p w14:paraId="2F7F0BC7" w14:textId="77777777" w:rsidR="00F644B2" w:rsidRPr="00863EE8" w:rsidRDefault="00F644B2" w:rsidP="00567568">
      <w:pPr>
        <w:ind w:left="720"/>
        <w:jc w:val="both"/>
        <w:rPr>
          <w:rFonts w:ascii="Arial" w:hAnsi="Arial" w:cs="Arial"/>
          <w:sz w:val="22"/>
          <w:szCs w:val="22"/>
        </w:rPr>
      </w:pPr>
      <w:r w:rsidRPr="00863EE8">
        <w:rPr>
          <w:rFonts w:ascii="Arial" w:hAnsi="Arial" w:cs="Arial"/>
          <w:sz w:val="22"/>
          <w:szCs w:val="22"/>
        </w:rPr>
        <w:t>./sfs_code 1 50 -r 0 -t 0.000170954 -P 1 -TE 0.8 -Td 0 2.0 -L 2 500000 $L -a N -W L 1 2 0 1 1 0.184 0.000625272494772688 -n 8 -N 500 -A</w:t>
      </w:r>
    </w:p>
    <w:p w14:paraId="37F393C1" w14:textId="77777777" w:rsidR="00F644B2" w:rsidRPr="00863EE8" w:rsidRDefault="00F644B2" w:rsidP="00F644B2">
      <w:pPr>
        <w:jc w:val="both"/>
        <w:rPr>
          <w:rFonts w:ascii="Arial" w:hAnsi="Arial" w:cs="Arial"/>
          <w:sz w:val="22"/>
          <w:szCs w:val="22"/>
        </w:rPr>
      </w:pPr>
    </w:p>
    <w:p w14:paraId="16783160" w14:textId="77777777" w:rsidR="00F644B2" w:rsidRPr="00863EE8" w:rsidRDefault="00F644B2" w:rsidP="00F644B2">
      <w:pPr>
        <w:jc w:val="both"/>
        <w:rPr>
          <w:rFonts w:ascii="Arial" w:hAnsi="Arial" w:cs="Arial"/>
          <w:sz w:val="22"/>
          <w:szCs w:val="22"/>
        </w:rPr>
      </w:pPr>
      <w:r w:rsidRPr="00863EE8">
        <w:rPr>
          <w:rFonts w:ascii="Arial" w:hAnsi="Arial" w:cs="Arial"/>
          <w:sz w:val="22"/>
          <w:szCs w:val="22"/>
        </w:rPr>
        <w:t>For Europeans:</w:t>
      </w:r>
    </w:p>
    <w:p w14:paraId="1C0AF6AF" w14:textId="77777777" w:rsidR="00F644B2" w:rsidRPr="00863EE8" w:rsidRDefault="00F644B2" w:rsidP="00567568">
      <w:pPr>
        <w:ind w:left="720"/>
        <w:jc w:val="both"/>
        <w:rPr>
          <w:rFonts w:ascii="Arial" w:hAnsi="Arial" w:cs="Arial"/>
          <w:sz w:val="22"/>
          <w:szCs w:val="22"/>
        </w:rPr>
      </w:pPr>
      <w:r w:rsidRPr="00863EE8">
        <w:rPr>
          <w:rFonts w:ascii="Arial" w:hAnsi="Arial" w:cs="Arial"/>
          <w:sz w:val="22"/>
          <w:szCs w:val="22"/>
        </w:rPr>
        <w:t>./sfs_code 1 125 -r 0 -t 0.000170954 -P 1 -TE 0.3 -Td 0 0.1 -Td 0.08 10 -L 2 500000 $L -a N -W L 1 2 0 1 1 0.184 0.000625272494772688 -n 8</w:t>
      </w:r>
      <w:r w:rsidR="002F0560">
        <w:rPr>
          <w:rFonts w:ascii="Arial" w:hAnsi="Arial" w:cs="Arial"/>
          <w:sz w:val="22"/>
          <w:szCs w:val="22"/>
        </w:rPr>
        <w:t xml:space="preserve"> </w:t>
      </w:r>
      <w:r w:rsidRPr="00863EE8">
        <w:rPr>
          <w:rFonts w:ascii="Arial" w:hAnsi="Arial" w:cs="Arial"/>
          <w:sz w:val="22"/>
          <w:szCs w:val="22"/>
        </w:rPr>
        <w:t>-N 500 -A</w:t>
      </w:r>
    </w:p>
    <w:p w14:paraId="6BA66400" w14:textId="77777777" w:rsidR="00F644B2" w:rsidRPr="00863EE8" w:rsidRDefault="00F644B2" w:rsidP="00F644B2">
      <w:pPr>
        <w:jc w:val="both"/>
        <w:rPr>
          <w:rFonts w:ascii="Arial" w:hAnsi="Arial" w:cs="Arial"/>
          <w:sz w:val="22"/>
          <w:szCs w:val="22"/>
        </w:rPr>
      </w:pPr>
    </w:p>
    <w:p w14:paraId="69573854" w14:textId="77777777" w:rsidR="00973B85" w:rsidRPr="00863EE8" w:rsidRDefault="00F644B2" w:rsidP="00567568">
      <w:pPr>
        <w:ind w:firstLine="720"/>
        <w:jc w:val="both"/>
        <w:rPr>
          <w:rFonts w:ascii="Arial" w:hAnsi="Arial" w:cs="Arial"/>
          <w:sz w:val="22"/>
          <w:szCs w:val="22"/>
        </w:rPr>
      </w:pPr>
      <w:r w:rsidRPr="00863EE8">
        <w:rPr>
          <w:rFonts w:ascii="Arial" w:hAnsi="Arial" w:cs="Arial"/>
          <w:sz w:val="22"/>
          <w:szCs w:val="22"/>
        </w:rPr>
        <w:t>$L is the number of sites subjected to purifying selection.</w:t>
      </w:r>
    </w:p>
    <w:p w14:paraId="12D2215A" w14:textId="31044CDB" w:rsidR="00F47F91" w:rsidRPr="008B2969" w:rsidRDefault="00F47F91" w:rsidP="008B2969">
      <w:pPr>
        <w:rPr>
          <w:rFonts w:ascii="Arial" w:hAnsi="Arial" w:cs="Arial"/>
          <w:sz w:val="22"/>
          <w:szCs w:val="22"/>
        </w:rPr>
      </w:pPr>
    </w:p>
    <w:sectPr w:rsidR="00F47F91" w:rsidRPr="008B2969" w:rsidSect="00021DC1">
      <w:footerReference w:type="even" r:id="rId8"/>
      <w:footerReference w:type="default" r:id="rId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F75939" w14:textId="77777777" w:rsidR="008B2969" w:rsidRDefault="008B2969" w:rsidP="00891B98">
      <w:r>
        <w:separator/>
      </w:r>
    </w:p>
  </w:endnote>
  <w:endnote w:type="continuationSeparator" w:id="0">
    <w:p w14:paraId="326F841E" w14:textId="77777777" w:rsidR="008B2969" w:rsidRDefault="008B2969" w:rsidP="00891B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2A87" w:usb1="80000000" w:usb2="00000008" w:usb3="00000000" w:csb0="000001FF"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altName w:val="Courier New"/>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C8151" w14:textId="77777777" w:rsidR="008B2969" w:rsidRDefault="008B2969" w:rsidP="00A074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6A9F1B8" w14:textId="77777777" w:rsidR="008B2969" w:rsidRDefault="008B296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06441" w14:textId="77777777" w:rsidR="008B2969" w:rsidRPr="00B26AF7" w:rsidRDefault="008B2969" w:rsidP="00A0743B">
    <w:pPr>
      <w:pStyle w:val="Footer"/>
      <w:framePr w:wrap="around" w:vAnchor="text" w:hAnchor="margin" w:xAlign="center" w:y="1"/>
      <w:rPr>
        <w:rStyle w:val="PageNumber"/>
      </w:rPr>
    </w:pPr>
    <w:r w:rsidRPr="00B26AF7">
      <w:rPr>
        <w:rStyle w:val="PageNumber"/>
        <w:rFonts w:ascii="Arial" w:hAnsi="Arial"/>
        <w:sz w:val="22"/>
      </w:rPr>
      <w:fldChar w:fldCharType="begin"/>
    </w:r>
    <w:r w:rsidRPr="00B26AF7">
      <w:rPr>
        <w:rStyle w:val="PageNumber"/>
        <w:rFonts w:ascii="Arial" w:hAnsi="Arial"/>
        <w:sz w:val="22"/>
      </w:rPr>
      <w:instrText xml:space="preserve">PAGE  </w:instrText>
    </w:r>
    <w:r w:rsidRPr="00B26AF7">
      <w:rPr>
        <w:rStyle w:val="PageNumber"/>
        <w:rFonts w:ascii="Arial" w:hAnsi="Arial"/>
        <w:sz w:val="22"/>
      </w:rPr>
      <w:fldChar w:fldCharType="separate"/>
    </w:r>
    <w:r w:rsidR="004E25F0">
      <w:rPr>
        <w:rStyle w:val="PageNumber"/>
        <w:rFonts w:ascii="Arial" w:hAnsi="Arial"/>
        <w:noProof/>
        <w:sz w:val="22"/>
      </w:rPr>
      <w:t>1</w:t>
    </w:r>
    <w:r w:rsidRPr="00B26AF7">
      <w:rPr>
        <w:rStyle w:val="PageNumber"/>
        <w:rFonts w:ascii="Arial" w:hAnsi="Arial"/>
        <w:sz w:val="22"/>
      </w:rPr>
      <w:fldChar w:fldCharType="end"/>
    </w:r>
  </w:p>
  <w:p w14:paraId="4072F7AA" w14:textId="77777777" w:rsidR="008B2969" w:rsidRDefault="008B296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617CEA" w14:textId="77777777" w:rsidR="008B2969" w:rsidRDefault="008B2969" w:rsidP="00891B98">
      <w:r>
        <w:separator/>
      </w:r>
    </w:p>
  </w:footnote>
  <w:footnote w:type="continuationSeparator" w:id="0">
    <w:p w14:paraId="325E3B6B" w14:textId="77777777" w:rsidR="008B2969" w:rsidRDefault="008B2969" w:rsidP="00891B9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7119AB"/>
    <w:multiLevelType w:val="hybridMultilevel"/>
    <w:tmpl w:val="E67CCC5A"/>
    <w:lvl w:ilvl="0" w:tplc="69AEB4AE">
      <w:start w:val="4"/>
      <w:numFmt w:val="bullet"/>
      <w:lvlText w:val="-"/>
      <w:lvlJc w:val="left"/>
      <w:pPr>
        <w:ind w:left="720" w:hanging="360"/>
      </w:pPr>
      <w:rPr>
        <w:rFonts w:ascii="Arial" w:eastAsiaTheme="minorHAnsi"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7"/>
  <w:embedSystemFont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w009axfw8a2svpefwz6veda7sw2a00vezwwv&quot;&gt;MMB_real&lt;record-ids&gt;&lt;item&gt;594&lt;/item&gt;&lt;item&gt;721&lt;/item&gt;&lt;item&gt;755&lt;/item&gt;&lt;item&gt;761&lt;/item&gt;&lt;item&gt;767&lt;/item&gt;&lt;item&gt;769&lt;/item&gt;&lt;/record-ids&gt;&lt;/item&gt;&lt;/Libraries&gt;"/>
  </w:docVars>
  <w:rsids>
    <w:rsidRoot w:val="00EE2BBB"/>
    <w:rsid w:val="00004C05"/>
    <w:rsid w:val="0000529B"/>
    <w:rsid w:val="000104AE"/>
    <w:rsid w:val="00010703"/>
    <w:rsid w:val="0001430F"/>
    <w:rsid w:val="00021DC1"/>
    <w:rsid w:val="00022857"/>
    <w:rsid w:val="00035BC3"/>
    <w:rsid w:val="0005392B"/>
    <w:rsid w:val="00060554"/>
    <w:rsid w:val="00064A46"/>
    <w:rsid w:val="000773A9"/>
    <w:rsid w:val="00083F18"/>
    <w:rsid w:val="00091EFD"/>
    <w:rsid w:val="0009458D"/>
    <w:rsid w:val="00095763"/>
    <w:rsid w:val="000A39BA"/>
    <w:rsid w:val="000A418A"/>
    <w:rsid w:val="000A6450"/>
    <w:rsid w:val="000A6DE9"/>
    <w:rsid w:val="000A7754"/>
    <w:rsid w:val="000B5DC0"/>
    <w:rsid w:val="000B7147"/>
    <w:rsid w:val="000C7DE9"/>
    <w:rsid w:val="000D31AE"/>
    <w:rsid w:val="000D3241"/>
    <w:rsid w:val="000D7FC8"/>
    <w:rsid w:val="000E38A4"/>
    <w:rsid w:val="000F066A"/>
    <w:rsid w:val="000F7067"/>
    <w:rsid w:val="0010231A"/>
    <w:rsid w:val="00103BB1"/>
    <w:rsid w:val="00114695"/>
    <w:rsid w:val="00126E87"/>
    <w:rsid w:val="00136801"/>
    <w:rsid w:val="00136C28"/>
    <w:rsid w:val="001507EC"/>
    <w:rsid w:val="001548E6"/>
    <w:rsid w:val="00167839"/>
    <w:rsid w:val="001763DC"/>
    <w:rsid w:val="001A0E8C"/>
    <w:rsid w:val="001A2883"/>
    <w:rsid w:val="001A472C"/>
    <w:rsid w:val="001A7272"/>
    <w:rsid w:val="001C7339"/>
    <w:rsid w:val="001D613F"/>
    <w:rsid w:val="001D6E97"/>
    <w:rsid w:val="001E0840"/>
    <w:rsid w:val="001F426E"/>
    <w:rsid w:val="001F711E"/>
    <w:rsid w:val="002149DF"/>
    <w:rsid w:val="00244242"/>
    <w:rsid w:val="002458BD"/>
    <w:rsid w:val="00247917"/>
    <w:rsid w:val="00255418"/>
    <w:rsid w:val="00265FA4"/>
    <w:rsid w:val="00267037"/>
    <w:rsid w:val="002718A0"/>
    <w:rsid w:val="00274167"/>
    <w:rsid w:val="00274FC8"/>
    <w:rsid w:val="0027538D"/>
    <w:rsid w:val="00283135"/>
    <w:rsid w:val="0029093D"/>
    <w:rsid w:val="00295BA5"/>
    <w:rsid w:val="002A2CE0"/>
    <w:rsid w:val="002B7757"/>
    <w:rsid w:val="002B7FE0"/>
    <w:rsid w:val="002C7F9F"/>
    <w:rsid w:val="002D2DEE"/>
    <w:rsid w:val="002F0560"/>
    <w:rsid w:val="002F7EEE"/>
    <w:rsid w:val="0031101D"/>
    <w:rsid w:val="00323F59"/>
    <w:rsid w:val="0032680E"/>
    <w:rsid w:val="00326A04"/>
    <w:rsid w:val="00327198"/>
    <w:rsid w:val="00330A2D"/>
    <w:rsid w:val="00353A90"/>
    <w:rsid w:val="00360579"/>
    <w:rsid w:val="00365FD1"/>
    <w:rsid w:val="00370BC4"/>
    <w:rsid w:val="0039217E"/>
    <w:rsid w:val="003922CE"/>
    <w:rsid w:val="003A29A6"/>
    <w:rsid w:val="003A5B01"/>
    <w:rsid w:val="003B09A3"/>
    <w:rsid w:val="003B5CC6"/>
    <w:rsid w:val="003B7FF4"/>
    <w:rsid w:val="003C5261"/>
    <w:rsid w:val="003D2801"/>
    <w:rsid w:val="003F6CDA"/>
    <w:rsid w:val="00400FD1"/>
    <w:rsid w:val="0040567B"/>
    <w:rsid w:val="00406819"/>
    <w:rsid w:val="00414BFD"/>
    <w:rsid w:val="004240E8"/>
    <w:rsid w:val="004523E6"/>
    <w:rsid w:val="00452E72"/>
    <w:rsid w:val="00467BCE"/>
    <w:rsid w:val="004764A4"/>
    <w:rsid w:val="00477D23"/>
    <w:rsid w:val="00480E09"/>
    <w:rsid w:val="004A249C"/>
    <w:rsid w:val="004A3F00"/>
    <w:rsid w:val="004A4FB3"/>
    <w:rsid w:val="004A717E"/>
    <w:rsid w:val="004B0606"/>
    <w:rsid w:val="004B38F0"/>
    <w:rsid w:val="004B3BA2"/>
    <w:rsid w:val="004B593E"/>
    <w:rsid w:val="004C0DEA"/>
    <w:rsid w:val="004E25F0"/>
    <w:rsid w:val="004F1EF4"/>
    <w:rsid w:val="004F31EF"/>
    <w:rsid w:val="00506360"/>
    <w:rsid w:val="005125EF"/>
    <w:rsid w:val="00516B9D"/>
    <w:rsid w:val="00532455"/>
    <w:rsid w:val="00537C26"/>
    <w:rsid w:val="00543BB7"/>
    <w:rsid w:val="00550ADD"/>
    <w:rsid w:val="00552B75"/>
    <w:rsid w:val="00562168"/>
    <w:rsid w:val="00566978"/>
    <w:rsid w:val="00567083"/>
    <w:rsid w:val="00567568"/>
    <w:rsid w:val="00587F9E"/>
    <w:rsid w:val="00590DB9"/>
    <w:rsid w:val="00595E69"/>
    <w:rsid w:val="0059738D"/>
    <w:rsid w:val="005A0CB4"/>
    <w:rsid w:val="005A31B4"/>
    <w:rsid w:val="005B02B5"/>
    <w:rsid w:val="005C0C71"/>
    <w:rsid w:val="005C3881"/>
    <w:rsid w:val="005D3140"/>
    <w:rsid w:val="005E143C"/>
    <w:rsid w:val="005E4329"/>
    <w:rsid w:val="005E73F1"/>
    <w:rsid w:val="005F03BB"/>
    <w:rsid w:val="005F1E71"/>
    <w:rsid w:val="00617BAF"/>
    <w:rsid w:val="00617D61"/>
    <w:rsid w:val="006312B3"/>
    <w:rsid w:val="00642E09"/>
    <w:rsid w:val="006446CB"/>
    <w:rsid w:val="006475C7"/>
    <w:rsid w:val="006577A1"/>
    <w:rsid w:val="00660243"/>
    <w:rsid w:val="006665BD"/>
    <w:rsid w:val="0067008D"/>
    <w:rsid w:val="00670FCE"/>
    <w:rsid w:val="00682D2B"/>
    <w:rsid w:val="0068322D"/>
    <w:rsid w:val="00684F87"/>
    <w:rsid w:val="006864DB"/>
    <w:rsid w:val="00687D91"/>
    <w:rsid w:val="0069442E"/>
    <w:rsid w:val="006A32BF"/>
    <w:rsid w:val="006A47CA"/>
    <w:rsid w:val="006A591F"/>
    <w:rsid w:val="006B2DF0"/>
    <w:rsid w:val="006B69E3"/>
    <w:rsid w:val="006D6A0E"/>
    <w:rsid w:val="006E1960"/>
    <w:rsid w:val="006E52BC"/>
    <w:rsid w:val="006F6428"/>
    <w:rsid w:val="006F77AD"/>
    <w:rsid w:val="0070175B"/>
    <w:rsid w:val="007028B7"/>
    <w:rsid w:val="00706951"/>
    <w:rsid w:val="00725192"/>
    <w:rsid w:val="007264FA"/>
    <w:rsid w:val="00732B25"/>
    <w:rsid w:val="007341A7"/>
    <w:rsid w:val="00735F87"/>
    <w:rsid w:val="00743911"/>
    <w:rsid w:val="00746146"/>
    <w:rsid w:val="00772FB6"/>
    <w:rsid w:val="0077771F"/>
    <w:rsid w:val="0078082A"/>
    <w:rsid w:val="00782A94"/>
    <w:rsid w:val="00792CA6"/>
    <w:rsid w:val="00792CBC"/>
    <w:rsid w:val="00792EC9"/>
    <w:rsid w:val="00793787"/>
    <w:rsid w:val="007C180C"/>
    <w:rsid w:val="007C1C57"/>
    <w:rsid w:val="007C2718"/>
    <w:rsid w:val="007D0CF3"/>
    <w:rsid w:val="007D6A37"/>
    <w:rsid w:val="007E2835"/>
    <w:rsid w:val="007E5BED"/>
    <w:rsid w:val="007F0641"/>
    <w:rsid w:val="007F1702"/>
    <w:rsid w:val="00801181"/>
    <w:rsid w:val="0080491F"/>
    <w:rsid w:val="0082242C"/>
    <w:rsid w:val="00825039"/>
    <w:rsid w:val="00825176"/>
    <w:rsid w:val="008261DF"/>
    <w:rsid w:val="00831305"/>
    <w:rsid w:val="00831F5C"/>
    <w:rsid w:val="00836038"/>
    <w:rsid w:val="00843429"/>
    <w:rsid w:val="008514FC"/>
    <w:rsid w:val="00855D24"/>
    <w:rsid w:val="00857888"/>
    <w:rsid w:val="0086070D"/>
    <w:rsid w:val="00863EE8"/>
    <w:rsid w:val="008646CE"/>
    <w:rsid w:val="0087101C"/>
    <w:rsid w:val="00876F69"/>
    <w:rsid w:val="0088338E"/>
    <w:rsid w:val="00885C60"/>
    <w:rsid w:val="00886223"/>
    <w:rsid w:val="008903B1"/>
    <w:rsid w:val="00891B98"/>
    <w:rsid w:val="008954F4"/>
    <w:rsid w:val="008A35E7"/>
    <w:rsid w:val="008B1D3D"/>
    <w:rsid w:val="008B2969"/>
    <w:rsid w:val="008B4EC4"/>
    <w:rsid w:val="008B6E7B"/>
    <w:rsid w:val="008C73B8"/>
    <w:rsid w:val="008D4F86"/>
    <w:rsid w:val="008E7195"/>
    <w:rsid w:val="0090288A"/>
    <w:rsid w:val="0090492A"/>
    <w:rsid w:val="0091238D"/>
    <w:rsid w:val="0092346B"/>
    <w:rsid w:val="0092384B"/>
    <w:rsid w:val="00923DF5"/>
    <w:rsid w:val="00926412"/>
    <w:rsid w:val="009274C2"/>
    <w:rsid w:val="00930812"/>
    <w:rsid w:val="00932091"/>
    <w:rsid w:val="00940B91"/>
    <w:rsid w:val="00941671"/>
    <w:rsid w:val="00947A3E"/>
    <w:rsid w:val="00950388"/>
    <w:rsid w:val="009525EE"/>
    <w:rsid w:val="009551FA"/>
    <w:rsid w:val="0096179C"/>
    <w:rsid w:val="00970848"/>
    <w:rsid w:val="00973B85"/>
    <w:rsid w:val="0097513A"/>
    <w:rsid w:val="00984DAF"/>
    <w:rsid w:val="00986F67"/>
    <w:rsid w:val="009B45FD"/>
    <w:rsid w:val="009B6C71"/>
    <w:rsid w:val="009C28E4"/>
    <w:rsid w:val="009C55B8"/>
    <w:rsid w:val="009D2B8E"/>
    <w:rsid w:val="009D5A80"/>
    <w:rsid w:val="009E5046"/>
    <w:rsid w:val="009E582A"/>
    <w:rsid w:val="009F3E81"/>
    <w:rsid w:val="009F72E1"/>
    <w:rsid w:val="00A0665B"/>
    <w:rsid w:val="00A0743B"/>
    <w:rsid w:val="00A44602"/>
    <w:rsid w:val="00A46FF4"/>
    <w:rsid w:val="00A65C5B"/>
    <w:rsid w:val="00A70AC3"/>
    <w:rsid w:val="00A75570"/>
    <w:rsid w:val="00A775B9"/>
    <w:rsid w:val="00A80784"/>
    <w:rsid w:val="00A90E72"/>
    <w:rsid w:val="00AA01F9"/>
    <w:rsid w:val="00AA05AF"/>
    <w:rsid w:val="00AA3230"/>
    <w:rsid w:val="00AB5538"/>
    <w:rsid w:val="00AB781D"/>
    <w:rsid w:val="00AC1CDD"/>
    <w:rsid w:val="00AE02D4"/>
    <w:rsid w:val="00AF524E"/>
    <w:rsid w:val="00AF6351"/>
    <w:rsid w:val="00AF6B03"/>
    <w:rsid w:val="00B0072A"/>
    <w:rsid w:val="00B05FD0"/>
    <w:rsid w:val="00B134E9"/>
    <w:rsid w:val="00B26880"/>
    <w:rsid w:val="00B26AF7"/>
    <w:rsid w:val="00B308EE"/>
    <w:rsid w:val="00B31022"/>
    <w:rsid w:val="00B36B7B"/>
    <w:rsid w:val="00B40905"/>
    <w:rsid w:val="00B443BD"/>
    <w:rsid w:val="00B5309A"/>
    <w:rsid w:val="00B65AB3"/>
    <w:rsid w:val="00B70F18"/>
    <w:rsid w:val="00B72AA9"/>
    <w:rsid w:val="00B74698"/>
    <w:rsid w:val="00B83CC7"/>
    <w:rsid w:val="00B90740"/>
    <w:rsid w:val="00B94545"/>
    <w:rsid w:val="00B946C3"/>
    <w:rsid w:val="00BA165E"/>
    <w:rsid w:val="00BC17B8"/>
    <w:rsid w:val="00BC2DEA"/>
    <w:rsid w:val="00BD426F"/>
    <w:rsid w:val="00BD58E6"/>
    <w:rsid w:val="00BD6784"/>
    <w:rsid w:val="00BE12D2"/>
    <w:rsid w:val="00C0025E"/>
    <w:rsid w:val="00C01A53"/>
    <w:rsid w:val="00C04B7D"/>
    <w:rsid w:val="00C12F54"/>
    <w:rsid w:val="00C218DD"/>
    <w:rsid w:val="00C31260"/>
    <w:rsid w:val="00C41C90"/>
    <w:rsid w:val="00C454AD"/>
    <w:rsid w:val="00C45D47"/>
    <w:rsid w:val="00C53144"/>
    <w:rsid w:val="00C55329"/>
    <w:rsid w:val="00C75768"/>
    <w:rsid w:val="00C84AC8"/>
    <w:rsid w:val="00C927FA"/>
    <w:rsid w:val="00C95D14"/>
    <w:rsid w:val="00CB1F60"/>
    <w:rsid w:val="00CB23E9"/>
    <w:rsid w:val="00CC3977"/>
    <w:rsid w:val="00CC3AC8"/>
    <w:rsid w:val="00CC631B"/>
    <w:rsid w:val="00CD11A6"/>
    <w:rsid w:val="00CD273F"/>
    <w:rsid w:val="00CD5CEE"/>
    <w:rsid w:val="00CE1834"/>
    <w:rsid w:val="00D00E2B"/>
    <w:rsid w:val="00D01074"/>
    <w:rsid w:val="00D05B5E"/>
    <w:rsid w:val="00D0601C"/>
    <w:rsid w:val="00D1160B"/>
    <w:rsid w:val="00D13B3F"/>
    <w:rsid w:val="00D173A8"/>
    <w:rsid w:val="00D21012"/>
    <w:rsid w:val="00D21D9C"/>
    <w:rsid w:val="00D25F21"/>
    <w:rsid w:val="00D271DD"/>
    <w:rsid w:val="00D3414E"/>
    <w:rsid w:val="00D3718F"/>
    <w:rsid w:val="00D37226"/>
    <w:rsid w:val="00D37C01"/>
    <w:rsid w:val="00D43B25"/>
    <w:rsid w:val="00D44F9B"/>
    <w:rsid w:val="00D4517F"/>
    <w:rsid w:val="00D53689"/>
    <w:rsid w:val="00D62ACC"/>
    <w:rsid w:val="00D63E3B"/>
    <w:rsid w:val="00D679C8"/>
    <w:rsid w:val="00D71BA5"/>
    <w:rsid w:val="00D863FD"/>
    <w:rsid w:val="00D86797"/>
    <w:rsid w:val="00D92CB9"/>
    <w:rsid w:val="00DA32D1"/>
    <w:rsid w:val="00DB3A4F"/>
    <w:rsid w:val="00DE42DA"/>
    <w:rsid w:val="00DF39FD"/>
    <w:rsid w:val="00E0444E"/>
    <w:rsid w:val="00E04DD3"/>
    <w:rsid w:val="00E12122"/>
    <w:rsid w:val="00E14A1E"/>
    <w:rsid w:val="00E16ED0"/>
    <w:rsid w:val="00E21C70"/>
    <w:rsid w:val="00E278B5"/>
    <w:rsid w:val="00E415DA"/>
    <w:rsid w:val="00E51295"/>
    <w:rsid w:val="00E6121E"/>
    <w:rsid w:val="00E618A7"/>
    <w:rsid w:val="00E6263E"/>
    <w:rsid w:val="00E71D25"/>
    <w:rsid w:val="00E8331D"/>
    <w:rsid w:val="00E979CE"/>
    <w:rsid w:val="00EB71EC"/>
    <w:rsid w:val="00EC6161"/>
    <w:rsid w:val="00ED6B4F"/>
    <w:rsid w:val="00EE2BBB"/>
    <w:rsid w:val="00EF0B3C"/>
    <w:rsid w:val="00EF0FD0"/>
    <w:rsid w:val="00F0510D"/>
    <w:rsid w:val="00F103FB"/>
    <w:rsid w:val="00F204CD"/>
    <w:rsid w:val="00F20F37"/>
    <w:rsid w:val="00F218C5"/>
    <w:rsid w:val="00F47F91"/>
    <w:rsid w:val="00F51ABE"/>
    <w:rsid w:val="00F52001"/>
    <w:rsid w:val="00F55505"/>
    <w:rsid w:val="00F644B2"/>
    <w:rsid w:val="00F71289"/>
    <w:rsid w:val="00F943FE"/>
    <w:rsid w:val="00F94C72"/>
    <w:rsid w:val="00FB304B"/>
    <w:rsid w:val="00FB3280"/>
    <w:rsid w:val="00FB614C"/>
    <w:rsid w:val="00FC72A7"/>
    <w:rsid w:val="00FD6448"/>
    <w:rsid w:val="00FF1A8C"/>
    <w:rsid w:val="00FF54AD"/>
    <w:rsid w:val="00FF739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1624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6446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283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7E2835"/>
    <w:pPr>
      <w:ind w:left="720"/>
      <w:contextualSpacing/>
    </w:pPr>
  </w:style>
  <w:style w:type="paragraph" w:styleId="Footer">
    <w:name w:val="footer"/>
    <w:basedOn w:val="Normal"/>
    <w:link w:val="FooterChar"/>
    <w:uiPriority w:val="99"/>
    <w:unhideWhenUsed/>
    <w:rsid w:val="00891B98"/>
    <w:pPr>
      <w:tabs>
        <w:tab w:val="center" w:pos="4320"/>
        <w:tab w:val="right" w:pos="8640"/>
      </w:tabs>
    </w:pPr>
  </w:style>
  <w:style w:type="character" w:customStyle="1" w:styleId="FooterChar">
    <w:name w:val="Footer Char"/>
    <w:basedOn w:val="DefaultParagraphFont"/>
    <w:link w:val="Footer"/>
    <w:uiPriority w:val="99"/>
    <w:rsid w:val="00891B98"/>
  </w:style>
  <w:style w:type="character" w:styleId="PageNumber">
    <w:name w:val="page number"/>
    <w:basedOn w:val="DefaultParagraphFont"/>
    <w:uiPriority w:val="99"/>
    <w:semiHidden/>
    <w:unhideWhenUsed/>
    <w:rsid w:val="00891B98"/>
  </w:style>
  <w:style w:type="character" w:styleId="CommentReference">
    <w:name w:val="annotation reference"/>
    <w:basedOn w:val="DefaultParagraphFont"/>
    <w:rsid w:val="0031101D"/>
    <w:rPr>
      <w:sz w:val="18"/>
      <w:szCs w:val="18"/>
    </w:rPr>
  </w:style>
  <w:style w:type="paragraph" w:styleId="CommentText">
    <w:name w:val="annotation text"/>
    <w:basedOn w:val="Normal"/>
    <w:link w:val="CommentTextChar"/>
    <w:rsid w:val="0031101D"/>
  </w:style>
  <w:style w:type="character" w:customStyle="1" w:styleId="CommentTextChar">
    <w:name w:val="Comment Text Char"/>
    <w:basedOn w:val="DefaultParagraphFont"/>
    <w:link w:val="CommentText"/>
    <w:rsid w:val="0031101D"/>
    <w:rPr>
      <w:rFonts w:eastAsiaTheme="minorEastAsia"/>
      <w:lang w:eastAsia="ja-JP"/>
    </w:rPr>
  </w:style>
  <w:style w:type="paragraph" w:styleId="BalloonText">
    <w:name w:val="Balloon Text"/>
    <w:basedOn w:val="Normal"/>
    <w:link w:val="BalloonTextChar"/>
    <w:uiPriority w:val="99"/>
    <w:semiHidden/>
    <w:unhideWhenUsed/>
    <w:rsid w:val="0031101D"/>
    <w:rPr>
      <w:rFonts w:ascii="Lucida Grande" w:hAnsi="Lucida Grande"/>
      <w:sz w:val="18"/>
      <w:szCs w:val="18"/>
    </w:rPr>
  </w:style>
  <w:style w:type="character" w:customStyle="1" w:styleId="BalloonTextChar">
    <w:name w:val="Balloon Text Char"/>
    <w:basedOn w:val="DefaultParagraphFont"/>
    <w:link w:val="BalloonText"/>
    <w:uiPriority w:val="99"/>
    <w:semiHidden/>
    <w:rsid w:val="0031101D"/>
    <w:rPr>
      <w:rFonts w:ascii="Lucida Grande" w:hAnsi="Lucida Grande"/>
      <w:sz w:val="18"/>
      <w:szCs w:val="18"/>
    </w:rPr>
  </w:style>
  <w:style w:type="paragraph" w:styleId="CommentSubject">
    <w:name w:val="annotation subject"/>
    <w:basedOn w:val="CommentText"/>
    <w:next w:val="CommentText"/>
    <w:link w:val="CommentSubjectChar"/>
    <w:rsid w:val="002458BD"/>
    <w:rPr>
      <w:rFonts w:eastAsiaTheme="minorHAnsi"/>
      <w:b/>
      <w:bCs/>
      <w:sz w:val="20"/>
      <w:szCs w:val="20"/>
      <w:lang w:eastAsia="en-US"/>
    </w:rPr>
  </w:style>
  <w:style w:type="character" w:customStyle="1" w:styleId="CommentSubjectChar">
    <w:name w:val="Comment Subject Char"/>
    <w:basedOn w:val="CommentTextChar"/>
    <w:link w:val="CommentSubject"/>
    <w:rsid w:val="002458BD"/>
    <w:rPr>
      <w:rFonts w:eastAsiaTheme="minorEastAsia"/>
      <w:b/>
      <w:bCs/>
      <w:sz w:val="20"/>
      <w:szCs w:val="20"/>
      <w:lang w:eastAsia="ja-JP"/>
    </w:rPr>
  </w:style>
  <w:style w:type="paragraph" w:styleId="Revision">
    <w:name w:val="Revision"/>
    <w:hidden/>
    <w:rsid w:val="00247917"/>
  </w:style>
  <w:style w:type="character" w:styleId="Hyperlink">
    <w:name w:val="Hyperlink"/>
    <w:basedOn w:val="DefaultParagraphFont"/>
    <w:rsid w:val="00792EC9"/>
    <w:rPr>
      <w:color w:val="0000FF" w:themeColor="hyperlink"/>
      <w:u w:val="single"/>
    </w:rPr>
  </w:style>
  <w:style w:type="paragraph" w:styleId="Header">
    <w:name w:val="header"/>
    <w:basedOn w:val="Normal"/>
    <w:link w:val="HeaderChar"/>
    <w:rsid w:val="00B26AF7"/>
    <w:pPr>
      <w:tabs>
        <w:tab w:val="center" w:pos="4320"/>
        <w:tab w:val="right" w:pos="8640"/>
      </w:tabs>
    </w:pPr>
  </w:style>
  <w:style w:type="character" w:customStyle="1" w:styleId="HeaderChar">
    <w:name w:val="Header Char"/>
    <w:basedOn w:val="DefaultParagraphFont"/>
    <w:link w:val="Header"/>
    <w:rsid w:val="00B26AF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283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7E2835"/>
    <w:pPr>
      <w:ind w:left="720"/>
      <w:contextualSpacing/>
    </w:pPr>
  </w:style>
  <w:style w:type="paragraph" w:styleId="Footer">
    <w:name w:val="footer"/>
    <w:basedOn w:val="Normal"/>
    <w:link w:val="FooterChar"/>
    <w:uiPriority w:val="99"/>
    <w:unhideWhenUsed/>
    <w:rsid w:val="00891B98"/>
    <w:pPr>
      <w:tabs>
        <w:tab w:val="center" w:pos="4320"/>
        <w:tab w:val="right" w:pos="8640"/>
      </w:tabs>
    </w:pPr>
  </w:style>
  <w:style w:type="character" w:customStyle="1" w:styleId="FooterChar">
    <w:name w:val="Footer Char"/>
    <w:basedOn w:val="DefaultParagraphFont"/>
    <w:link w:val="Footer"/>
    <w:uiPriority w:val="99"/>
    <w:rsid w:val="00891B98"/>
  </w:style>
  <w:style w:type="character" w:styleId="PageNumber">
    <w:name w:val="page number"/>
    <w:basedOn w:val="DefaultParagraphFont"/>
    <w:uiPriority w:val="99"/>
    <w:semiHidden/>
    <w:unhideWhenUsed/>
    <w:rsid w:val="00891B98"/>
  </w:style>
  <w:style w:type="character" w:styleId="CommentReference">
    <w:name w:val="annotation reference"/>
    <w:basedOn w:val="DefaultParagraphFont"/>
    <w:rsid w:val="0031101D"/>
    <w:rPr>
      <w:sz w:val="18"/>
      <w:szCs w:val="18"/>
    </w:rPr>
  </w:style>
  <w:style w:type="paragraph" w:styleId="CommentText">
    <w:name w:val="annotation text"/>
    <w:basedOn w:val="Normal"/>
    <w:link w:val="CommentTextChar"/>
    <w:rsid w:val="0031101D"/>
  </w:style>
  <w:style w:type="character" w:customStyle="1" w:styleId="CommentTextChar">
    <w:name w:val="Comment Text Char"/>
    <w:basedOn w:val="DefaultParagraphFont"/>
    <w:link w:val="CommentText"/>
    <w:rsid w:val="0031101D"/>
    <w:rPr>
      <w:rFonts w:eastAsiaTheme="minorEastAsia"/>
      <w:lang w:eastAsia="ja-JP"/>
    </w:rPr>
  </w:style>
  <w:style w:type="paragraph" w:styleId="BalloonText">
    <w:name w:val="Balloon Text"/>
    <w:basedOn w:val="Normal"/>
    <w:link w:val="BalloonTextChar"/>
    <w:uiPriority w:val="99"/>
    <w:semiHidden/>
    <w:unhideWhenUsed/>
    <w:rsid w:val="0031101D"/>
    <w:rPr>
      <w:rFonts w:ascii="Lucida Grande" w:hAnsi="Lucida Grande"/>
      <w:sz w:val="18"/>
      <w:szCs w:val="18"/>
    </w:rPr>
  </w:style>
  <w:style w:type="character" w:customStyle="1" w:styleId="BalloonTextChar">
    <w:name w:val="Balloon Text Char"/>
    <w:basedOn w:val="DefaultParagraphFont"/>
    <w:link w:val="BalloonText"/>
    <w:uiPriority w:val="99"/>
    <w:semiHidden/>
    <w:rsid w:val="0031101D"/>
    <w:rPr>
      <w:rFonts w:ascii="Lucida Grande" w:hAnsi="Lucida Grande"/>
      <w:sz w:val="18"/>
      <w:szCs w:val="18"/>
    </w:rPr>
  </w:style>
  <w:style w:type="paragraph" w:styleId="CommentSubject">
    <w:name w:val="annotation subject"/>
    <w:basedOn w:val="CommentText"/>
    <w:next w:val="CommentText"/>
    <w:link w:val="CommentSubjectChar"/>
    <w:rsid w:val="002458BD"/>
    <w:rPr>
      <w:rFonts w:eastAsiaTheme="minorHAnsi"/>
      <w:b/>
      <w:bCs/>
      <w:sz w:val="20"/>
      <w:szCs w:val="20"/>
      <w:lang w:eastAsia="en-US"/>
    </w:rPr>
  </w:style>
  <w:style w:type="character" w:customStyle="1" w:styleId="CommentSubjectChar">
    <w:name w:val="Comment Subject Char"/>
    <w:basedOn w:val="CommentTextChar"/>
    <w:link w:val="CommentSubject"/>
    <w:rsid w:val="002458BD"/>
    <w:rPr>
      <w:rFonts w:eastAsiaTheme="minorEastAsia"/>
      <w:b/>
      <w:bCs/>
      <w:sz w:val="20"/>
      <w:szCs w:val="20"/>
      <w:lang w:eastAsia="ja-JP"/>
    </w:rPr>
  </w:style>
  <w:style w:type="paragraph" w:styleId="Revision">
    <w:name w:val="Revision"/>
    <w:hidden/>
    <w:rsid w:val="00247917"/>
  </w:style>
  <w:style w:type="character" w:styleId="Hyperlink">
    <w:name w:val="Hyperlink"/>
    <w:basedOn w:val="DefaultParagraphFont"/>
    <w:rsid w:val="00792EC9"/>
    <w:rPr>
      <w:color w:val="0000FF" w:themeColor="hyperlink"/>
      <w:u w:val="single"/>
    </w:rPr>
  </w:style>
  <w:style w:type="paragraph" w:styleId="Header">
    <w:name w:val="header"/>
    <w:basedOn w:val="Normal"/>
    <w:link w:val="HeaderChar"/>
    <w:rsid w:val="00B26AF7"/>
    <w:pPr>
      <w:tabs>
        <w:tab w:val="center" w:pos="4320"/>
        <w:tab w:val="right" w:pos="8640"/>
      </w:tabs>
    </w:pPr>
  </w:style>
  <w:style w:type="character" w:customStyle="1" w:styleId="HeaderChar">
    <w:name w:val="Header Char"/>
    <w:basedOn w:val="DefaultParagraphFont"/>
    <w:link w:val="Header"/>
    <w:rsid w:val="00B26A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6566060">
      <w:bodyDiv w:val="1"/>
      <w:marLeft w:val="0"/>
      <w:marRight w:val="0"/>
      <w:marTop w:val="0"/>
      <w:marBottom w:val="0"/>
      <w:divBdr>
        <w:top w:val="none" w:sz="0" w:space="0" w:color="auto"/>
        <w:left w:val="none" w:sz="0" w:space="0" w:color="auto"/>
        <w:bottom w:val="none" w:sz="0" w:space="0" w:color="auto"/>
        <w:right w:val="none" w:sz="0" w:space="0" w:color="auto"/>
      </w:divBdr>
    </w:div>
    <w:div w:id="442727822">
      <w:bodyDiv w:val="1"/>
      <w:marLeft w:val="0"/>
      <w:marRight w:val="0"/>
      <w:marTop w:val="0"/>
      <w:marBottom w:val="0"/>
      <w:divBdr>
        <w:top w:val="none" w:sz="0" w:space="0" w:color="auto"/>
        <w:left w:val="none" w:sz="0" w:space="0" w:color="auto"/>
        <w:bottom w:val="none" w:sz="0" w:space="0" w:color="auto"/>
        <w:right w:val="none" w:sz="0" w:space="0" w:color="auto"/>
      </w:divBdr>
    </w:div>
    <w:div w:id="1631671851">
      <w:bodyDiv w:val="1"/>
      <w:marLeft w:val="0"/>
      <w:marRight w:val="0"/>
      <w:marTop w:val="0"/>
      <w:marBottom w:val="0"/>
      <w:divBdr>
        <w:top w:val="none" w:sz="0" w:space="0" w:color="auto"/>
        <w:left w:val="none" w:sz="0" w:space="0" w:color="auto"/>
        <w:bottom w:val="none" w:sz="0" w:space="0" w:color="auto"/>
        <w:right w:val="none" w:sz="0" w:space="0" w:color="auto"/>
      </w:divBdr>
    </w:div>
    <w:div w:id="17983355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TotalTime>
  <Pages>2</Pages>
  <Words>463</Words>
  <Characters>2645</Characters>
  <Application>Microsoft Macintosh Word</Application>
  <DocSecurity>0</DocSecurity>
  <Lines>22</Lines>
  <Paragraphs>6</Paragraphs>
  <ScaleCrop>false</ScaleCrop>
  <Company>University of California, Berkeley</Company>
  <LinksUpToDate>false</LinksUpToDate>
  <CharactersWithSpaces>3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Wilson Sayres</dc:creator>
  <cp:keywords/>
  <cp:lastModifiedBy>Melissa Wilson Sayres</cp:lastModifiedBy>
  <cp:revision>18</cp:revision>
  <cp:lastPrinted>2012-05-25T19:34:00Z</cp:lastPrinted>
  <dcterms:created xsi:type="dcterms:W3CDTF">2013-05-24T18:50:00Z</dcterms:created>
  <dcterms:modified xsi:type="dcterms:W3CDTF">2013-06-26T22:30:00Z</dcterms:modified>
</cp:coreProperties>
</file>